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05F8F5A" w:rsidR="00B61BB8"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2D0B553A" w14:textId="24C79071" w:rsidR="00510667" w:rsidRDefault="00510667" w:rsidP="003F702D">
      <w:pPr>
        <w:spacing w:after="160"/>
        <w:ind w:right="-2"/>
        <w:rPr>
          <w:rFonts w:cs="David"/>
        </w:rPr>
      </w:pPr>
      <w:r>
        <w:rPr>
          <w:rFonts w:cs="David"/>
        </w:rPr>
        <w:t xml:space="preserve">To do – </w:t>
      </w:r>
    </w:p>
    <w:p w14:paraId="3461075B" w14:textId="3C7D531D" w:rsidR="00B9132B" w:rsidRPr="00A33910" w:rsidRDefault="00B9132B" w:rsidP="003F702D">
      <w:pPr>
        <w:spacing w:after="160"/>
        <w:ind w:right="-2"/>
        <w:rPr>
          <w:rFonts w:cs="David" w:hint="cs"/>
          <w:b/>
          <w:bCs/>
          <w:strike/>
          <w:rtl/>
        </w:rPr>
      </w:pPr>
      <w:r w:rsidRPr="00A33910">
        <w:rPr>
          <w:rFonts w:cs="David"/>
          <w:b/>
          <w:bCs/>
          <w:strike/>
        </w:rPr>
        <w:t>Organize the introduction</w:t>
      </w:r>
    </w:p>
    <w:p w14:paraId="10B597C7" w14:textId="1F73B12E" w:rsidR="00510667" w:rsidRPr="008703D6" w:rsidRDefault="00510667" w:rsidP="003F702D">
      <w:pPr>
        <w:spacing w:after="160"/>
        <w:ind w:right="-2"/>
        <w:rPr>
          <w:rFonts w:cs="David"/>
          <w:b/>
          <w:bCs/>
        </w:rPr>
      </w:pPr>
      <w:r w:rsidRPr="008703D6">
        <w:rPr>
          <w:rFonts w:cs="David"/>
          <w:b/>
          <w:bCs/>
        </w:rPr>
        <w:t>Write about sensor heterogeneity</w:t>
      </w:r>
      <w:r w:rsidR="0013642B">
        <w:rPr>
          <w:rFonts w:cs="David"/>
          <w:b/>
          <w:bCs/>
        </w:rPr>
        <w:t xml:space="preserve"> -LR</w:t>
      </w:r>
    </w:p>
    <w:p w14:paraId="06D0CA9C" w14:textId="77777777" w:rsidR="008703D6" w:rsidRDefault="008703D6" w:rsidP="008703D6">
      <w:pPr>
        <w:pStyle w:val="CommentText"/>
      </w:pP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Pr="00E43569">
        <w:rPr>
          <w:highlight w:val="yellow"/>
        </w:rPr>
        <w:t>dynamic networks</w:t>
      </w:r>
      <w:r>
        <w:t xml:space="preserve">, where you need to find an optimized procedure to move the sensors, so the changes introduced to the network are minimized and so is the distance you have to shift each sensor (to this end, </w:t>
      </w:r>
      <w:r w:rsidRPr="00592C54">
        <w:t>Earth mover's distance</w:t>
      </w:r>
      <w:r>
        <w:t xml:space="preserve"> (see Y. </w:t>
      </w:r>
      <w:proofErr w:type="spellStart"/>
      <w:r>
        <w:t>Rubner</w:t>
      </w:r>
      <w:proofErr w:type="spellEnd"/>
      <w:r>
        <w:t xml:space="preserve">, C. </w:t>
      </w:r>
      <w:proofErr w:type="spellStart"/>
      <w:r>
        <w:t>Tomasi</w:t>
      </w:r>
      <w:proofErr w:type="spellEnd"/>
      <w:r>
        <w:t xml:space="preserve">, and L. J. </w:t>
      </w:r>
      <w:proofErr w:type="spellStart"/>
      <w:r>
        <w:t>Guibas</w:t>
      </w:r>
      <w:proofErr w:type="spellEnd"/>
      <w:r>
        <w:t xml:space="preserve">. </w:t>
      </w:r>
    </w:p>
    <w:p w14:paraId="7173E979" w14:textId="12F97BB2" w:rsidR="008703D6" w:rsidRDefault="008703D6" w:rsidP="008703D6">
      <w:pPr>
        <w:spacing w:after="160"/>
        <w:ind w:right="-2"/>
        <w:rPr>
          <w:rFonts w:cs="David"/>
        </w:rPr>
      </w:pPr>
      <w:r>
        <w:t>A metric for distributions with applications to image databases. In IEEE International Conference on Computer Vision, pages 59-66, January 1998.) can be used. I haven’t seen anyone using this measure for this specific task.</w:t>
      </w:r>
    </w:p>
    <w:p w14:paraId="4C6571E0" w14:textId="5636203E" w:rsidR="00510667" w:rsidRDefault="00510667" w:rsidP="003F702D">
      <w:pPr>
        <w:spacing w:after="160"/>
        <w:ind w:right="-2"/>
        <w:rPr>
          <w:rFonts w:cs="David"/>
          <w:b/>
          <w:bCs/>
        </w:rPr>
      </w:pPr>
      <w:r w:rsidRPr="008703D6">
        <w:rPr>
          <w:rFonts w:cs="David"/>
          <w:b/>
          <w:bCs/>
        </w:rPr>
        <w:t xml:space="preserve">Write </w:t>
      </w:r>
      <w:r w:rsidR="002916A0" w:rsidRPr="008703D6">
        <w:rPr>
          <w:rFonts w:cs="David"/>
          <w:b/>
          <w:bCs/>
        </w:rPr>
        <w:t xml:space="preserve">an </w:t>
      </w:r>
      <w:r w:rsidRPr="008703D6">
        <w:rPr>
          <w:rFonts w:cs="David"/>
          <w:b/>
          <w:bCs/>
        </w:rPr>
        <w:t>abstract</w:t>
      </w:r>
    </w:p>
    <w:p w14:paraId="757FC6DE" w14:textId="1C925003" w:rsidR="008703D6" w:rsidRDefault="008703D6" w:rsidP="003F702D">
      <w:pPr>
        <w:spacing w:after="160"/>
        <w:ind w:right="-2"/>
        <w:rPr>
          <w:rFonts w:cs="David"/>
          <w:b/>
          <w:bCs/>
        </w:rPr>
      </w:pPr>
      <w:r>
        <w:rPr>
          <w:rFonts w:cs="David"/>
          <w:b/>
          <w:bCs/>
        </w:rPr>
        <w:t>Go over what Shai talked about</w:t>
      </w:r>
      <w:r w:rsidR="00624704">
        <w:rPr>
          <w:rFonts w:cs="David"/>
          <w:b/>
          <w:bCs/>
        </w:rPr>
        <w:t xml:space="preserve"> f2f</w:t>
      </w:r>
    </w:p>
    <w:p w14:paraId="34143658" w14:textId="05A281D6" w:rsidR="002C35F7" w:rsidRPr="008703D6" w:rsidRDefault="002C35F7" w:rsidP="003F702D">
      <w:pPr>
        <w:spacing w:after="160"/>
        <w:ind w:right="-2"/>
        <w:rPr>
          <w:rFonts w:cs="David"/>
          <w:b/>
          <w:bCs/>
        </w:rPr>
      </w:pPr>
      <w:r>
        <w:rPr>
          <w:rFonts w:cs="David"/>
          <w:b/>
          <w:bCs/>
        </w:rPr>
        <w:t>Insert table of content</w:t>
      </w:r>
    </w:p>
    <w:p w14:paraId="58125397" w14:textId="77777777" w:rsidR="00510667" w:rsidRPr="00A10451" w:rsidRDefault="00510667"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CA1E64">
      <w:pPr>
        <w:pStyle w:val="Heading1"/>
        <w:sectPr w:rsidR="004F2A45" w:rsidSect="003F702D">
          <w:headerReference w:type="even" r:id="rId9"/>
          <w:pgSz w:w="11906" w:h="16838"/>
          <w:pgMar w:top="1440" w:right="1418" w:bottom="1440" w:left="1418" w:header="709" w:footer="709" w:gutter="0"/>
          <w:cols w:space="708"/>
          <w:bidi/>
          <w:rtlGutter/>
          <w:docGrid w:linePitch="360"/>
        </w:sectPr>
      </w:pPr>
    </w:p>
    <w:p w14:paraId="6E6B716B" w14:textId="568D3698" w:rsidR="00CE7625" w:rsidRPr="00A10451" w:rsidRDefault="00B926B5" w:rsidP="00CA1E64">
      <w:pPr>
        <w:pStyle w:val="Heading1"/>
        <w:rPr>
          <w:rFonts w:eastAsiaTheme="minorHAnsi"/>
        </w:rPr>
      </w:pPr>
      <w:r w:rsidRPr="00A10451">
        <w:rPr>
          <w:rFonts w:hint="cs"/>
        </w:rPr>
        <w:lastRenderedPageBreak/>
        <w:t>I</w:t>
      </w:r>
      <w:r w:rsidR="00492684" w:rsidRPr="00A10451">
        <w:rPr>
          <w:rFonts w:hint="cs"/>
        </w:rPr>
        <w:t>ntroduction</w:t>
      </w:r>
    </w:p>
    <w:p w14:paraId="07FB679B" w14:textId="6ABA2821" w:rsidR="00182389" w:rsidRPr="00A10451" w:rsidRDefault="00182389" w:rsidP="00937E3F">
      <w:pPr>
        <w:pStyle w:val="Heading2"/>
      </w:pPr>
      <w:r w:rsidRPr="00A10451">
        <w:rPr>
          <w:rFonts w:hint="cs"/>
        </w:rPr>
        <w:t>Air pollution</w:t>
      </w:r>
    </w:p>
    <w:p w14:paraId="4C9AA649" w14:textId="71AEDC70" w:rsidR="00554E47" w:rsidRPr="00906591" w:rsidRDefault="00CE7625" w:rsidP="008E3525">
      <w:pPr>
        <w:ind w:right="-2"/>
        <w:rPr>
          <w:rFonts w:cs="David" w:hint="cs"/>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77777777"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56C4FBAC" w:rsidR="0086052C" w:rsidRDefault="00CE7625" w:rsidP="0086052C">
      <w:pPr>
        <w:ind w:right="-2" w:firstLine="720"/>
        <w:rPr>
          <w:rFonts w:cs="David" w:hint="cs"/>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1E61E8">
      <w:pPr>
        <w:pStyle w:val="Heading2"/>
      </w:pPr>
      <w:r>
        <w:t>N</w:t>
      </w:r>
      <w:bookmarkStart w:id="2" w:name="_GoBack"/>
      <w:bookmarkEnd w:id="2"/>
      <w:r w:rsidR="00E773DD" w:rsidRPr="00A10451">
        <w:rPr>
          <w:rFonts w:hint="cs"/>
        </w:rPr>
        <w:t>etwork deployment</w:t>
      </w:r>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237166D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as the deployment of sensors close to a leak may be costly due to additional operational costs to cope with the expected harsh 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noted that in many industrial sites</w:t>
      </w:r>
      <w:r w:rsidR="0093363E">
        <w:t>,</w:t>
      </w:r>
      <w:r w:rsidR="00AE467C">
        <w:t xml:space="preserve"> sensor locations may be limited due to economic and </w:t>
      </w:r>
      <w:r w:rsidR="004B423C">
        <w:t>practical</w:t>
      </w:r>
      <w:r w:rsidR="00AE467C">
        <w:t xml:space="preserve"> considerations.</w:t>
      </w:r>
    </w:p>
    <w:p w14:paraId="42255062" w14:textId="35B1697E" w:rsidR="00EB3612" w:rsidRPr="00393CBC" w:rsidRDefault="00C55310" w:rsidP="000E4C26">
      <w:pPr>
        <w:ind w:right="-2" w:firstLine="720"/>
      </w:pPr>
      <w:r>
        <w:t>A static deployment approach</w:t>
      </w:r>
      <w:r w:rsidR="0040271E">
        <w:t xml:space="preserve">, that </w:t>
      </w:r>
      <w:r w:rsidR="0040271E">
        <w:t>satisfies the steady-state average conditions</w:t>
      </w:r>
      <w:r w:rsidR="0040271E">
        <w:t xml:space="preserve">,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r w:rsidR="00C61461">
        <w:rPr>
          <w:rFonts w:asciiTheme="majorBidi" w:hAnsiTheme="majorBidi" w:cstheme="majorBidi"/>
        </w:rPr>
        <w:t>s</w:t>
      </w:r>
    </w:p>
    <w:p w14:paraId="44E14C94" w14:textId="20F89A72"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stakeholders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 xml:space="preserve">alternative modes of action </w:t>
      </w:r>
      <w:r w:rsidR="00264563">
        <w:rPr>
          <w:rFonts w:asciiTheme="majorBidi" w:hAnsiTheme="majorBidi" w:cstheme="majorBidi"/>
        </w:rPr>
        <w:t>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38E05175" w14:textId="77777777" w:rsidR="000C78D0" w:rsidRDefault="000C78D0" w:rsidP="00CA1E64">
      <w:pPr>
        <w:pStyle w:val="Heading1"/>
      </w:pPr>
    </w:p>
    <w:p w14:paraId="2C45A180" w14:textId="7AD78026" w:rsidR="000C78D0" w:rsidRDefault="000C78D0" w:rsidP="00CA1E64">
      <w:pPr>
        <w:pStyle w:val="Heading1"/>
      </w:pPr>
    </w:p>
    <w:p w14:paraId="385C37A1" w14:textId="77777777" w:rsidR="000C78D0" w:rsidRPr="000C78D0" w:rsidRDefault="000C78D0" w:rsidP="000C78D0"/>
    <w:p w14:paraId="79A55EC5" w14:textId="065188CA" w:rsidR="00F229D5" w:rsidRDefault="00B011EB" w:rsidP="00CA1E64">
      <w:pPr>
        <w:pStyle w:val="Heading1"/>
      </w:pPr>
      <w:r w:rsidRPr="00A10451">
        <w:rPr>
          <w:rFonts w:hint="cs"/>
        </w:rPr>
        <w:lastRenderedPageBreak/>
        <w:t xml:space="preserve">Research </w:t>
      </w:r>
      <w:r w:rsidR="00526881">
        <w:t>hypothes</w:t>
      </w:r>
      <w:r w:rsidR="00FC31F8">
        <w:t>i</w:t>
      </w:r>
      <w:r w:rsidR="00526881">
        <w:t xml:space="preserve">s and </w:t>
      </w:r>
      <w:r w:rsidRPr="00A10451">
        <w:rPr>
          <w:rFonts w:hint="cs"/>
        </w:rPr>
        <w:t>objectives</w:t>
      </w:r>
      <w:r w:rsidR="00B139E0" w:rsidRPr="00A10451">
        <w:rPr>
          <w:rFonts w:hint="cs"/>
        </w:rPr>
        <w:t xml:space="preserve"> </w:t>
      </w:r>
    </w:p>
    <w:p w14:paraId="2906165A" w14:textId="32E78A49" w:rsidR="002055D3" w:rsidRDefault="00CF5CB6" w:rsidP="008325CB">
      <w:pPr>
        <w:pStyle w:val="Heading2"/>
      </w:pPr>
      <w:r>
        <w:t xml:space="preserve">Research </w:t>
      </w:r>
      <w:r w:rsidR="00107D43">
        <w:t>h</w:t>
      </w:r>
      <w:r>
        <w:t>ypothesis</w:t>
      </w:r>
    </w:p>
    <w:p w14:paraId="793A3938" w14:textId="7ECA0FF3"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suggested solutions can</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0003E3">
      <w:pPr>
        <w:pStyle w:val="Heading2"/>
      </w:pPr>
      <w:r>
        <w:t>Research objectives</w:t>
      </w:r>
    </w:p>
    <w:p w14:paraId="6165CB37" w14:textId="7F981946" w:rsidR="0000174C" w:rsidRDefault="00F06DF2" w:rsidP="00A93579">
      <w:pPr>
        <w:pStyle w:val="Default"/>
        <w:spacing w:line="360" w:lineRule="auto"/>
        <w:jc w:val="both"/>
      </w:pPr>
      <w:r>
        <w:t xml:space="preserve">The general objective of the </w:t>
      </w:r>
      <w:r w:rsidRPr="008B76A0">
        <w:rPr>
          <w:color w:val="FF0000"/>
        </w:rPr>
        <w:t xml:space="preserve">proposed study </w:t>
      </w:r>
      <w:r w:rsidR="000003E3" w:rsidRPr="008B76A0">
        <w:rPr>
          <w:color w:val="FF0000"/>
        </w:rPr>
        <w:t xml:space="preserve">is…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from</w:t>
      </w:r>
      <w:r w:rsidR="00052630" w:rsidRPr="00A85202">
        <w:rPr>
          <w:rFonts w:cs="David"/>
          <w:color w:val="000000" w:themeColor="text1"/>
        </w:rPr>
        <w:t xml:space="preserve"> </w:t>
      </w:r>
      <w:r w:rsidR="00052630" w:rsidRPr="00A85202">
        <w:rPr>
          <w:rFonts w:cs="David"/>
          <w:color w:val="000000" w:themeColor="text1"/>
        </w:rPr>
        <w:t>the previous</w:t>
      </w:r>
      <w:r w:rsidR="00052630" w:rsidRPr="00A85202">
        <w:rPr>
          <w:rFonts w:cs="David"/>
          <w:color w:val="000000" w:themeColor="text1"/>
        </w:rPr>
        <w:t xml:space="preserve">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0A3EF2D3" w14:textId="77777777" w:rsidR="00A33910" w:rsidRDefault="00A33910" w:rsidP="00CA1E64">
      <w:pPr>
        <w:pStyle w:val="Heading1"/>
      </w:pPr>
    </w:p>
    <w:p w14:paraId="228157BD" w14:textId="570FA58E" w:rsidR="00A33910" w:rsidRDefault="00A33910" w:rsidP="00CA1E64">
      <w:pPr>
        <w:pStyle w:val="Heading1"/>
      </w:pPr>
    </w:p>
    <w:p w14:paraId="0E4F25C3" w14:textId="77777777" w:rsidR="00A33910" w:rsidRPr="00A33910" w:rsidRDefault="00A33910" w:rsidP="00A33910"/>
    <w:p w14:paraId="48B8A394" w14:textId="2BF649FE" w:rsidR="00B011EB" w:rsidRPr="00A10451" w:rsidRDefault="00B011EB" w:rsidP="00CA1E64">
      <w:pPr>
        <w:pStyle w:val="Heading1"/>
      </w:pPr>
      <w:r w:rsidRPr="00A10451">
        <w:rPr>
          <w:rFonts w:hint="cs"/>
        </w:rPr>
        <w:lastRenderedPageBreak/>
        <w:t>Research contribution</w:t>
      </w:r>
      <w:r w:rsidR="00F9569E" w:rsidRPr="00A10451">
        <w:rPr>
          <w:rFonts w:hint="cs"/>
        </w:rPr>
        <w:t xml:space="preserve"> </w:t>
      </w:r>
    </w:p>
    <w:p w14:paraId="2ECB4F87" w14:textId="77777777"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r w:rsidR="0070274D">
        <w:t xml:space="preserve"> feasible to deploy, in a relatively low operational cost, using </w:t>
      </w:r>
      <w:r w:rsidR="0070274D" w:rsidRPr="00A10451">
        <w:rPr>
          <w:rFonts w:cs="David" w:hint="cs"/>
          <w:color w:val="000000"/>
        </w:rPr>
        <w:t>portable Micro Sensing Units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4825AC50" w:rsidR="00067E53" w:rsidRDefault="004D56A6" w:rsidP="003354E1">
      <w:pPr>
        <w:rPr>
          <w:rFonts w:asciiTheme="majorBidi" w:hAnsiTheme="majorBidi" w:cstheme="majorBidi"/>
        </w:rPr>
      </w:pPr>
      <w:r>
        <w:t xml:space="preserve">This proposed work </w:t>
      </w:r>
      <w:r w:rsidR="004C17A1">
        <w:t>will</w:t>
      </w:r>
      <w:r w:rsidR="00013AA6" w:rsidRPr="0063144D">
        <w:t xml:space="preserve"> provide engineering tools that facilitate effective sensor deployment scheme</w:t>
      </w:r>
      <w:r w:rsidR="00DA2EE3">
        <w:t>s</w:t>
      </w:r>
      <w:r w:rsidR="00013AA6" w:rsidRPr="0063144D">
        <w:t xml:space="preserve"> </w:t>
      </w:r>
      <w:r w:rsidR="003354E1">
        <w:t>which</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75E13950" w:rsidR="005B294C" w:rsidRDefault="002579A4" w:rsidP="005B294C">
      <w:pPr>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more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CA1E64">
      <w:pPr>
        <w:pStyle w:val="Heading1"/>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287CC158" w14:textId="55122289" w:rsidR="00A33910" w:rsidRDefault="00A33910" w:rsidP="00A33910"/>
    <w:p w14:paraId="2278DA16" w14:textId="77777777" w:rsidR="00A33910" w:rsidRPr="00A33910" w:rsidRDefault="00A33910" w:rsidP="00A33910"/>
    <w:p w14:paraId="5D7E0718" w14:textId="0D684FE8" w:rsidR="00D90ABC" w:rsidRPr="00A10451" w:rsidRDefault="00A678A6" w:rsidP="00CA1E64">
      <w:pPr>
        <w:pStyle w:val="Heading1"/>
      </w:pPr>
      <w:r w:rsidRPr="00A10451">
        <w:rPr>
          <w:rFonts w:hint="cs"/>
        </w:rPr>
        <w:lastRenderedPageBreak/>
        <w:t>Literature review</w:t>
      </w:r>
    </w:p>
    <w:p w14:paraId="66A40561" w14:textId="1AC24FDD" w:rsidR="004170D4" w:rsidRPr="00A10451" w:rsidRDefault="00471C6C" w:rsidP="00937E3F">
      <w:pPr>
        <w:pStyle w:val="Heading2"/>
      </w:pPr>
      <w:r w:rsidRPr="00A10451">
        <w:rPr>
          <w:rFonts w:hint="cs"/>
        </w:rPr>
        <w:t>The problem of s</w:t>
      </w:r>
      <w:r w:rsidR="004170D4" w:rsidRPr="00A10451">
        <w:rPr>
          <w:rFonts w:hint="cs"/>
        </w:rPr>
        <w:t>ensors</w:t>
      </w:r>
      <w:r w:rsidR="002D0FC5">
        <w:t>’ deployment</w:t>
      </w:r>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
      <w:r w:rsidR="002300AE" w:rsidRPr="00A10451">
        <w:rPr>
          <w:rFonts w:cs="David" w:hint="cs"/>
        </w:rPr>
        <w:t xml:space="preserve">coverage </w:t>
      </w:r>
      <w:r w:rsidR="000C6F53" w:rsidRPr="00A10451">
        <w:rPr>
          <w:rFonts w:cs="David" w:hint="cs"/>
        </w:rPr>
        <w:t>area</w:t>
      </w:r>
      <w:commentRangeEnd w:id="3"/>
      <w:r w:rsidR="00F14F1F">
        <w:rPr>
          <w:rStyle w:val="CommentReference"/>
        </w:rPr>
        <w:commentReference w:id="3"/>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rFonts w:cs="David"/>
        </w:rPr>
      </w:pPr>
      <w:r>
        <w:t>The importance of network’s application</w:t>
      </w:r>
    </w:p>
    <w:p w14:paraId="66B7F23C" w14:textId="44F5A264"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r w:rsidR="001E0BF5" w:rsidRPr="001E0BF5">
        <w:rPr>
          <w:rFonts w:ascii="Calibri" w:hAnsi="Calibri" w:cs="Calibri"/>
        </w:rPr>
        <w:t>﻿</w:t>
      </w:r>
      <w:r w:rsidR="001E0BF5" w:rsidRPr="006E6015">
        <w:t xml:space="preserve">and </w:t>
      </w:r>
      <w:r w:rsidR="001E0BF5" w:rsidRPr="001E0BF5">
        <w:rPr>
          <w:rFonts w:cs="David"/>
        </w:rPr>
        <w:t>identifies the optimal locations</w:t>
      </w:r>
      <w:r w:rsidR="006E6015">
        <w:rPr>
          <w:rFonts w:cs="David"/>
        </w:rPr>
        <w:t xml:space="preserve"> for</w:t>
      </w:r>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ar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370050" w:rsidRPr="00A10451">
        <w:rPr>
          <w:rFonts w:cs="David" w:hint="cs"/>
        </w:rPr>
        <w:t xml:space="preserve"> </w:t>
      </w:r>
      <w:r w:rsidR="006C6870" w:rsidRPr="00A10451">
        <w:rPr>
          <w:rFonts w:cs="David" w:hint="cs"/>
        </w:rPr>
        <w:t xml:space="preserve"> </w:t>
      </w:r>
    </w:p>
    <w:p w14:paraId="463AD49C" w14:textId="6B381BA6" w:rsidR="00903D82" w:rsidRDefault="00237C44" w:rsidP="00FD4100">
      <w:pPr>
        <w:ind w:right="-2"/>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pPr>
    </w:p>
    <w:p w14:paraId="20AAB2E3" w14:textId="752B00A6" w:rsidR="00903D82" w:rsidRDefault="00FD4100" w:rsidP="00937E3F">
      <w:pPr>
        <w:pStyle w:val="Heading2"/>
        <w:rPr>
          <w:rFonts w:cs="David"/>
        </w:rPr>
      </w:pPr>
      <w:r>
        <w:t>Sensors</w:t>
      </w:r>
      <w:r w:rsidR="00D03F8F">
        <w:t>’</w:t>
      </w:r>
      <w:r>
        <w:t xml:space="preserve"> redeployment</w:t>
      </w:r>
    </w:p>
    <w:p w14:paraId="25B60AD8" w14:textId="2F6702C9" w:rsidR="00DC182C"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1DE299D6" w14:textId="77777777" w:rsidR="00906672" w:rsidRDefault="00906672" w:rsidP="00DA3854">
      <w:pPr>
        <w:ind w:right="-2"/>
        <w:rPr>
          <w:rFonts w:cs="David"/>
        </w:rPr>
      </w:pPr>
    </w:p>
    <w:p w14:paraId="5A775790" w14:textId="0774B91B" w:rsidR="00906672" w:rsidRDefault="00DF4518" w:rsidP="00906672">
      <w:pPr>
        <w:pStyle w:val="Heading2"/>
        <w:rPr>
          <w:rFonts w:cs="David"/>
        </w:rPr>
      </w:pPr>
      <w:r>
        <w:t>Heterogeneity of network’s sensors</w:t>
      </w:r>
    </w:p>
    <w:p w14:paraId="09E1D474" w14:textId="77777777" w:rsidR="007712C0" w:rsidRDefault="007712C0" w:rsidP="007712C0">
      <w:pPr>
        <w:bidi/>
      </w:pPr>
      <w:r>
        <w:rPr>
          <w:rFonts w:hint="cs"/>
          <w:rtl/>
        </w:rPr>
        <w:t xml:space="preserve">הטרוגניות של חיישנים (סקירה של אורי) - </w:t>
      </w:r>
    </w:p>
    <w:p w14:paraId="37A0096F" w14:textId="77777777" w:rsidR="007712C0" w:rsidRDefault="007712C0" w:rsidP="007712C0">
      <w:pPr>
        <w:rPr>
          <w:rtl/>
        </w:rPr>
      </w:pPr>
      <w:r>
        <w:t xml:space="preserve">Cross-talk – you use one sensor to deduct on other materials.      </w:t>
      </w:r>
      <w:r w:rsidRPr="006564ED">
        <w:t xml:space="preserve"> </w:t>
      </w:r>
    </w:p>
    <w:p w14:paraId="5905F715" w14:textId="77777777" w:rsidR="00906672" w:rsidRPr="00A10451" w:rsidRDefault="00906672" w:rsidP="00DA3854">
      <w:pPr>
        <w:ind w:right="-2"/>
        <w:rPr>
          <w:rFonts w:cs="David"/>
        </w:rPr>
      </w:pP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pPr>
      <w:r w:rsidRPr="00A10451">
        <w:rPr>
          <w:rFonts w:hint="cs"/>
        </w:rPr>
        <w:t>Optimization</w:t>
      </w:r>
      <w:r w:rsidR="00FE3DB4" w:rsidRPr="00A10451">
        <w:rPr>
          <w:rFonts w:hint="cs"/>
        </w:rPr>
        <w:t xml:space="preserve"> aspect </w:t>
      </w:r>
    </w:p>
    <w:p w14:paraId="123A4F95" w14:textId="26ADBED5" w:rsidR="00A47DF5" w:rsidRDefault="00080870" w:rsidP="00330C9F">
      <w:pPr>
        <w:ind w:right="-2"/>
        <w:rPr>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976E2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6]","plainTextFormattedCitation":"[36]","previouslyFormattedCitation":"[36]"},"properties":{"noteIndex":0},"schema":"https://github.com/citation-style-language/schema/raw/master/csl-citation.json"}</w:instrText>
      </w:r>
      <w:r w:rsidR="00976E20">
        <w:rPr>
          <w:rFonts w:cs="David"/>
        </w:rPr>
        <w:fldChar w:fldCharType="separate"/>
      </w:r>
      <w:r w:rsidR="00976E20" w:rsidRPr="00976E20">
        <w:rPr>
          <w:rFonts w:cs="David"/>
          <w:noProof/>
        </w:rPr>
        <w:t>[36]</w:t>
      </w:r>
      <w:r w:rsidR="00976E20">
        <w:rPr>
          <w:rFonts w:cs="David"/>
        </w:rPr>
        <w:fldChar w:fldCharType="end"/>
      </w:r>
      <w:r w:rsidR="000D6F4B">
        <w:rPr>
          <w:rFonts w:cs="David"/>
        </w:rPr>
        <w:t xml:space="preserve">. </w:t>
      </w:r>
      <w:r w:rsidR="000E19B1">
        <w:rPr>
          <w:rFonts w:cs="David"/>
        </w:rPr>
        <w:t>In t</w:t>
      </w:r>
      <w:r w:rsidR="00505AB6">
        <w:rPr>
          <w:rFonts w:cs="David"/>
        </w:rPr>
        <w:t xml:space="preserve">he </w:t>
      </w:r>
      <w:r w:rsidR="007F2CE1">
        <w:rPr>
          <w:rFonts w:cs="David"/>
        </w:rPr>
        <w:t>“</w:t>
      </w:r>
      <w:r w:rsidR="00BB4A2B">
        <w:rPr>
          <w:rFonts w:cs="David"/>
        </w:rPr>
        <w:t xml:space="preserve">0-1 </w:t>
      </w:r>
      <w:r w:rsidR="00505AB6">
        <w:rPr>
          <w:rFonts w:cs="David"/>
        </w:rPr>
        <w:t>knapsack</w:t>
      </w:r>
      <w:r w:rsidR="007F2CE1">
        <w:rPr>
          <w:rFonts w:cs="David"/>
        </w:rPr>
        <w:t>”</w:t>
      </w:r>
      <w:r w:rsidR="00505AB6">
        <w:rPr>
          <w:rFonts w:cs="David"/>
        </w:rPr>
        <w:t xml:space="preserve"> problem</w:t>
      </w:r>
      <w:r w:rsidR="000E19B1">
        <w:rPr>
          <w:rFonts w:cs="David"/>
        </w:rPr>
        <w:t xml:space="preserv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should be selected such that the sum of 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D901C9">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7]","plainTextFormattedCitation":"[37]","previouslyFormattedCitation":"[37]"},"properties":{"noteIndex":0},"schema":"https://github.com/citation-style-language/schema/raw/master/csl-citation.json"}</w:instrText>
      </w:r>
      <w:r w:rsidR="00976E20">
        <w:rPr>
          <w:rFonts w:cs="David"/>
        </w:rPr>
        <w:fldChar w:fldCharType="separate"/>
      </w:r>
      <w:r w:rsidR="00976E20" w:rsidRPr="00976E20">
        <w:rPr>
          <w:rFonts w:cs="David"/>
          <w:noProof/>
        </w:rPr>
        <w:t>[37]</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976E20">
        <w:rPr>
          <w:rFonts w:cs="David"/>
        </w:rPr>
        <w:t>(</w:t>
      </w:r>
      <w:r w:rsidR="0068082B">
        <w:rPr>
          <w:rFonts w:cs="David"/>
        </w:rPr>
        <w:t xml:space="preserve">The </w:t>
      </w:r>
      <w:r w:rsidR="0068082B" w:rsidRPr="0068082B">
        <w:rPr>
          <w:rFonts w:cs="David"/>
        </w:rPr>
        <w:t xml:space="preserve">validity of </w:t>
      </w:r>
      <w:r w:rsidR="0068082B">
        <w:rPr>
          <w:rFonts w:cs="David"/>
        </w:rPr>
        <w:t>a</w:t>
      </w:r>
      <w:r w:rsidR="0068082B" w:rsidRPr="0068082B">
        <w:rPr>
          <w:rFonts w:cs="David"/>
        </w:rPr>
        <w:t xml:space="preserve"> solution </w:t>
      </w:r>
      <w:r w:rsidR="0068082B">
        <w:rPr>
          <w:rFonts w:cs="David"/>
        </w:rPr>
        <w:t xml:space="preserve">for a NP-complete </w:t>
      </w:r>
      <w:r w:rsidR="00976E20">
        <w:rPr>
          <w:rFonts w:cs="David"/>
        </w:rPr>
        <w:t>problem,</w:t>
      </w:r>
      <w:r w:rsidR="0068082B">
        <w:rPr>
          <w:rFonts w:cs="David"/>
        </w:rPr>
        <w:t xml:space="preserve"> however</w:t>
      </w:r>
      <w:r w:rsidR="00976E20">
        <w:rPr>
          <w:rFonts w:cs="David"/>
        </w:rPr>
        <w:t>,</w:t>
      </w:r>
      <w:r w:rsidR="0068082B">
        <w:rPr>
          <w:rFonts w:cs="David"/>
        </w:rPr>
        <w:t xml:space="preserve"> </w:t>
      </w:r>
      <w:r w:rsidR="0068082B" w:rsidRPr="0068082B">
        <w:rPr>
          <w:rFonts w:cs="David"/>
        </w:rPr>
        <w:t>can be tested in polynomial time</w:t>
      </w:r>
      <w:r w:rsidR="00976E20">
        <w:rPr>
          <w:rFonts w:cs="David"/>
        </w:rPr>
        <w:t>)</w:t>
      </w:r>
      <w:r w:rsidR="0068082B">
        <w:rPr>
          <w:rFonts w:cs="David"/>
        </w:rPr>
        <w:t>.</w:t>
      </w:r>
      <w:r w:rsidR="00976E20">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1FA29ED7" w14:textId="14C949C2" w:rsidR="008A228D" w:rsidRPr="001D0CA9" w:rsidRDefault="002706DD" w:rsidP="001D0CA9">
      <w:r>
        <w:t>The term g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C253A7">
        <w:t xml:space="preserve"> </w:t>
      </w:r>
      <w:r w:rsidR="00756F02">
        <w:t xml:space="preserve">out of a set of possible solutions S 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commentRangeStart w:id="4"/>
      <w:r w:rsidR="00D901C9">
        <w:fldChar w:fldCharType="begin" w:fldLock="1"/>
      </w:r>
      <w:r w:rsidR="00E951EA">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eviouslyFormattedCitation":"[38]"},"properties":{"noteIndex":0},"schema":"https://github.com/citation-style-language/schema/raw/master/csl-citation.json"}</w:instrText>
      </w:r>
      <w:r w:rsidR="00D901C9">
        <w:fldChar w:fldCharType="separate"/>
      </w:r>
      <w:r w:rsidR="00D901C9" w:rsidRPr="00D901C9">
        <w:rPr>
          <w:noProof/>
        </w:rPr>
        <w:t>[38]</w:t>
      </w:r>
      <w:r w:rsidR="00D901C9">
        <w:fldChar w:fldCharType="end"/>
      </w:r>
      <w:commentRangeEnd w:id="4"/>
      <w:r w:rsidR="00D901C9">
        <w:rPr>
          <w:rStyle w:val="CommentReference"/>
        </w:rPr>
        <w:commentReference w:id="4"/>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S</w:t>
      </w:r>
      <w:r w:rsidR="00535ADC">
        <w:t xml:space="preserve"> while making certain</w:t>
      </w:r>
      <w:r w:rsidR="00535ADC" w:rsidRPr="00535ADC">
        <w:t xml:space="preserve"> assumptions about the </w:t>
      </w:r>
      <w:r w:rsidR="00535ADC">
        <w:t>fitness</w:t>
      </w:r>
      <w:r w:rsidR="00535ADC" w:rsidRPr="00535ADC">
        <w:t xml:space="preserve"> function to avoid huge calculations.</w:t>
      </w:r>
      <w:r w:rsidR="00256B7B">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 to determine the global </w:t>
      </w:r>
      <w:r w:rsidR="003335EA">
        <w:t>optimum</w:t>
      </w:r>
      <w:r w:rsidR="000E6C2B" w:rsidRPr="000E6C2B">
        <w:t xml:space="preserve"> point, each one trying to reduce the computational burden of pure random search</w:t>
      </w:r>
      <w:r w:rsidR="00900C6F">
        <w:t xml:space="preserve">. </w:t>
      </w:r>
      <w:r w:rsidR="00900C6F">
        <w:rPr>
          <w:rFonts w:ascii="Calibri" w:hAnsi="Calibri" w:cs="Calibri"/>
        </w:rPr>
        <w:t>﻿</w:t>
      </w:r>
      <w:r w:rsidR="00900C6F">
        <w:t>At the outset, a random sample of points in the set S is picked.</w:t>
      </w:r>
      <w:r w:rsidR="00100E7D">
        <w:t xml:space="preserve"> </w:t>
      </w:r>
      <w:r w:rsidR="00900C6F">
        <w:t>Then</w:t>
      </w:r>
      <w:r w:rsidR="00D646FB">
        <w:t>,</w:t>
      </w:r>
      <w:r w:rsidR="00900C6F">
        <w:t xml:space="preserve"> each method manipulates the sample points in a different manner</w:t>
      </w:r>
      <w:r w:rsidR="00314D85">
        <w:t xml:space="preserve">, using different </w:t>
      </w:r>
      <w:r w:rsidR="00314D85">
        <w:rPr>
          <w:rFonts w:cs="David"/>
          <w:b/>
          <w:bCs/>
        </w:rPr>
        <w:t>h</w:t>
      </w:r>
      <w:r w:rsidR="00314D85" w:rsidRPr="00DA3854">
        <w:rPr>
          <w:rFonts w:cs="David"/>
          <w:b/>
          <w:bCs/>
        </w:rPr>
        <w:t>euristics</w:t>
      </w:r>
      <w:r w:rsidR="00E951EA">
        <w:rPr>
          <w:rFonts w:cs="David"/>
          <w:b/>
          <w:bCs/>
        </w:rPr>
        <w:t xml:space="preserve"> </w:t>
      </w:r>
      <w:r w:rsidR="00E951EA">
        <w:rPr>
          <w:rFonts w:cs="David"/>
          <w:b/>
          <w:bCs/>
        </w:rPr>
        <w:fldChar w:fldCharType="begin" w:fldLock="1"/>
      </w:r>
      <w:r w:rsidR="00293A9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39]","plainTextFormattedCitation":"[39]","previouslyFormattedCitation":"[39]"},"properties":{"noteIndex":0},"schema":"https://github.com/citation-style-language/schema/raw/master/csl-citation.json"}</w:instrText>
      </w:r>
      <w:r w:rsidR="00E951EA">
        <w:rPr>
          <w:rFonts w:cs="David"/>
          <w:b/>
          <w:bCs/>
        </w:rPr>
        <w:fldChar w:fldCharType="separate"/>
      </w:r>
      <w:r w:rsidR="00E951EA" w:rsidRPr="00E951EA">
        <w:rPr>
          <w:rFonts w:cs="David"/>
          <w:bCs/>
          <w:noProof/>
        </w:rPr>
        <w:t>[39]</w:t>
      </w:r>
      <w:r w:rsidR="00E951EA">
        <w:rPr>
          <w:rFonts w:cs="David"/>
          <w:b/>
          <w:bCs/>
        </w:rPr>
        <w:fldChar w:fldCharType="end"/>
      </w:r>
      <w:r w:rsidR="00B1170D">
        <w:rPr>
          <w:rFonts w:cs="David"/>
          <w:b/>
          <w:bCs/>
        </w:rPr>
        <w:t>.</w:t>
      </w:r>
      <w:r w:rsidR="009E4E22">
        <w:rPr>
          <w:rFonts w:cs="David"/>
          <w:b/>
          <w:bCs/>
        </w:rPr>
        <w:t xml:space="preserve"> </w:t>
      </w:r>
      <w:r w:rsidR="00CD5B5D" w:rsidRPr="00DA3854">
        <w:rPr>
          <w:rFonts w:cs="David"/>
          <w:b/>
          <w:bCs/>
        </w:rPr>
        <w:t>H</w:t>
      </w:r>
      <w:r w:rsidR="00C06F95" w:rsidRPr="00DA3854">
        <w:rPr>
          <w:rFonts w:cs="David"/>
          <w:b/>
          <w:bCs/>
        </w:rPr>
        <w:t>euristics</w:t>
      </w:r>
      <w:r w:rsidR="00216738">
        <w:rPr>
          <w:rFonts w:cs="David"/>
          <w:b/>
          <w:bCs/>
        </w:rPr>
        <w:t xml:space="preserve"> </w:t>
      </w:r>
      <w:r w:rsidR="00CE2195">
        <w:rPr>
          <w:rFonts w:cs="David"/>
        </w:rPr>
        <w:t xml:space="preserve">may be thought of as sets of rules for deciding which potential </w:t>
      </w:r>
      <w:r w:rsidR="003B0474">
        <w:rPr>
          <w:rFonts w:cs="David"/>
        </w:rPr>
        <w:t>solution out of S, should next be generated and tested</w:t>
      </w:r>
      <w:r w:rsidR="007C1E5B">
        <w:rPr>
          <w:rFonts w:cs="David"/>
        </w:rPr>
        <w:t xml:space="preserve"> (i.e., an intelligent search in space). </w:t>
      </w:r>
      <w:r w:rsidR="00A8104F">
        <w:rPr>
          <w:rFonts w:cs="David"/>
        </w:rPr>
        <w:t xml:space="preserve">For some </w:t>
      </w:r>
      <w:r w:rsidR="005F4659">
        <w:rPr>
          <w:rFonts w:cs="David"/>
        </w:rPr>
        <w:t>randomized heuristics</w:t>
      </w:r>
      <w:r w:rsidR="00A8104F">
        <w:rPr>
          <w:rFonts w:cs="David"/>
        </w:rPr>
        <w:t xml:space="preserve">, such as simulated annealing and certain variants of Evolutionary Algorithms (EAs), convergence proofs exist. The problem in these algorithms however is that they will not identify the suggested solution as being globally optimal, rather as simply the best solution seen so far.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E951EA">
        <w:rPr>
          <w:rFonts w:cs="David"/>
        </w:rPr>
        <w:t>such</w:t>
      </w:r>
      <w:r w:rsidR="00F0687B">
        <w:rPr>
          <w:rFonts w:cs="David" w:hint="cs"/>
          <w:rtl/>
        </w:rPr>
        <w:t xml:space="preserve"> </w:t>
      </w:r>
      <w:r w:rsidR="0038560D">
        <w:rPr>
          <w:rFonts w:cs="David"/>
        </w:rPr>
        <w:t>as</w:t>
      </w:r>
      <w:r w:rsidR="005118A1">
        <w:rPr>
          <w:rFonts w:cs="David"/>
        </w:rPr>
        <w:t xml:space="preserve"> “gradient descent”, </w:t>
      </w:r>
      <w:r w:rsidR="00CE5F50">
        <w:rPr>
          <w:rFonts w:cs="David"/>
        </w:rPr>
        <w:t xml:space="preserve">work by </w:t>
      </w:r>
      <w:r w:rsidR="00B81022">
        <w:rPr>
          <w:rFonts w:cs="David"/>
        </w:rPr>
        <w:t xml:space="preserve">taking a starting solution x, and then searching the candidate solutions 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19756A">
        <w:rPr>
          <w:rFonts w:cs="David"/>
        </w:rPr>
        <w:t xml:space="preserve">Although they may be quick to identify a good solution, this process will eventually lead to the identification of a local optimum, 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r w:rsidR="0038560D">
        <w:rPr>
          <w:rFonts w:cs="David"/>
        </w:rPr>
        <w:t xml:space="preserve"> </w:t>
      </w:r>
      <w:r w:rsidR="00B342BB">
        <w:rPr>
          <w:rFonts w:cs="David"/>
        </w:rPr>
        <w:t xml:space="preserve">As a </w:t>
      </w:r>
      <w:proofErr w:type="gramStart"/>
      <w:r w:rsidR="00B342BB">
        <w:rPr>
          <w:rFonts w:cs="David"/>
        </w:rPr>
        <w:t>results</w:t>
      </w:r>
      <w:proofErr w:type="gramEnd"/>
      <w:r w:rsidR="00B342BB">
        <w:rPr>
          <w:rFonts w:cs="David"/>
        </w:rPr>
        <w:t xml:space="preserve">, local searches are </w:t>
      </w:r>
      <w:r w:rsidR="00507DD7">
        <w:rPr>
          <w:rFonts w:cs="David"/>
        </w:rPr>
        <w:t xml:space="preserve">usually </w:t>
      </w:r>
      <w:r w:rsidR="00B342BB">
        <w:rPr>
          <w:rFonts w:cs="David"/>
        </w:rPr>
        <w:t xml:space="preserve">incorporated in stochastic methods </w:t>
      </w:r>
      <w:r w:rsidR="00827639">
        <w:rPr>
          <w:rFonts w:cs="David"/>
        </w:rPr>
        <w:t>to</w:t>
      </w:r>
      <w:r w:rsidR="00B342BB">
        <w:rPr>
          <w:rFonts w:cs="David"/>
        </w:rPr>
        <w:t xml:space="preserve"> yield candidate global optimum</w:t>
      </w:r>
      <w:r w:rsidR="00827639">
        <w:rPr>
          <w:rFonts w:cs="David"/>
        </w:rPr>
        <w:t>,</w:t>
      </w:r>
      <w:r w:rsidR="00507DD7">
        <w:rPr>
          <w:rFonts w:cs="David"/>
        </w:rPr>
        <w:t xml:space="preserve"> from which</w:t>
      </w:r>
      <w:r w:rsidR="009D5977">
        <w:rPr>
          <w:rFonts w:cs="David"/>
        </w:rPr>
        <w:t xml:space="preserve"> </w:t>
      </w:r>
      <w:r w:rsidR="00F45962">
        <w:rPr>
          <w:rFonts w:cs="David"/>
        </w:rPr>
        <w:t>the best point is eventually</w:t>
      </w:r>
      <w:r w:rsidR="00827639">
        <w:rPr>
          <w:rFonts w:cs="David"/>
        </w:rPr>
        <w:t xml:space="preserve"> picked. </w:t>
      </w:r>
    </w:p>
    <w:p w14:paraId="0F2CD9AC" w14:textId="0352E0EE" w:rsidR="00976723" w:rsidRDefault="00320B10" w:rsidP="00EF184A">
      <w:pPr>
        <w:ind w:right="-2"/>
      </w:pPr>
      <w:r>
        <w:rPr>
          <w:rFonts w:cs="David"/>
        </w:rPr>
        <w:tab/>
      </w:r>
      <w:commentRangeStart w:id="5"/>
      <w:commentRangeEnd w:id="5"/>
      <w:r w:rsidR="00763C4E">
        <w:t>EAs are</w:t>
      </w:r>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 xml:space="preserve">optimization </w:t>
      </w:r>
      <w:commentRangeStart w:id="6"/>
      <w:r w:rsidR="00AA6B0F" w:rsidRPr="00A10451">
        <w:rPr>
          <w:rFonts w:cs="David" w:hint="cs"/>
          <w:color w:val="000000" w:themeColor="text1"/>
        </w:rPr>
        <w:t>algorithms</w:t>
      </w:r>
      <w:commentRangeEnd w:id="6"/>
      <w:r w:rsidR="00641EB2">
        <w:rPr>
          <w:rStyle w:val="CommentReference"/>
        </w:rPr>
        <w:commentReference w:id="6"/>
      </w:r>
      <w:r w:rsidR="00766EDF">
        <w:rPr>
          <w:rFonts w:cs="David"/>
          <w:color w:val="000000" w:themeColor="text1"/>
        </w:rPr>
        <w:t xml:space="preserve">. </w:t>
      </w:r>
      <w:r w:rsidR="004C3E1E">
        <w:t xml:space="preserve">Inspired by the biological theory,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w:t>
      </w:r>
      <w:r w:rsidR="00B64587">
        <w:lastRenderedPageBreak/>
        <w:t>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or more </w:t>
      </w:r>
      <w:proofErr w:type="spellStart"/>
      <w:r w:rsidR="002C30C3" w:rsidRPr="002C30C3">
        <w:t>offsprings</w:t>
      </w:r>
      <w:proofErr w:type="spellEnd"/>
      <w:r w:rsidR="002C30C3" w:rsidRPr="002C30C3">
        <w:t xml:space="preserve"> (</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293A9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operties":{"noteIndex":0},"schema":"https://github.com/citation-style-language/schema/raw/master/csl-citation.json"}</w:instrText>
      </w:r>
      <w:r w:rsidR="00293A9B">
        <w:fldChar w:fldCharType="separate"/>
      </w:r>
      <w:r w:rsidR="00293A9B" w:rsidRPr="00293A9B">
        <w:rPr>
          <w:noProof/>
        </w:rPr>
        <w:t>[38]</w:t>
      </w:r>
      <w:r w:rsidR="00293A9B">
        <w:fldChar w:fldCharType="end"/>
      </w:r>
      <w:r w:rsidR="002C30C3" w:rsidRPr="002C30C3">
        <w:t>.</w:t>
      </w:r>
      <w:r w:rsidR="00B5255F">
        <w:t xml:space="preserve"> </w:t>
      </w:r>
    </w:p>
    <w:p w14:paraId="682C95BC" w14:textId="729AE727" w:rsidR="001B5205" w:rsidRDefault="0033728A" w:rsidP="001B5205">
      <w:pPr>
        <w:ind w:right="-2" w:firstLine="720"/>
        <w:rPr>
          <w:rFonts w:cs="David"/>
        </w:rPr>
      </w:pPr>
      <w:r w:rsidRPr="0033728A">
        <w:rPr>
          <w:rFonts w:cs="David"/>
          <w:color w:val="000000" w:themeColor="text1"/>
        </w:rPr>
        <w:t xml:space="preserve">The ability of </w:t>
      </w:r>
      <w:r w:rsidR="00D77952">
        <w:rPr>
          <w:rFonts w:cs="David"/>
          <w:color w:val="000000" w:themeColor="text1"/>
        </w:rPr>
        <w:t>EAs</w:t>
      </w:r>
      <w:r w:rsidRPr="0033728A">
        <w:rPr>
          <w:rFonts w:cs="David"/>
          <w:color w:val="000000" w:themeColor="text1"/>
        </w:rPr>
        <w:t xml:space="preserve"> to maintain a diverse set of </w:t>
      </w:r>
      <w:r w:rsidR="008E6D75">
        <w:rPr>
          <w:rFonts w:cs="David"/>
          <w:color w:val="000000" w:themeColor="text1"/>
        </w:rPr>
        <w:t xml:space="preserve">solutions, by </w:t>
      </w:r>
      <w:r w:rsidR="008E6D75">
        <w:rPr>
          <w:rFonts w:cs="David"/>
        </w:rPr>
        <w:t xml:space="preserve">creating new solutions from a non-uniform distribution, </w:t>
      </w:r>
      <w:r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93A9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0]","plainTextFormattedCitation":"[30], [40]","previouslyFormattedCitation":"[30], [40]"},"properties":{"noteIndex":0},"schema":"https://github.com/citation-style-language/schema/raw/master/csl-citation.json"}</w:instrText>
      </w:r>
      <w:r w:rsidR="00E25C7C" w:rsidRPr="00A10451">
        <w:rPr>
          <w:rFonts w:cs="David" w:hint="cs"/>
        </w:rPr>
        <w:fldChar w:fldCharType="separate"/>
      </w:r>
      <w:r w:rsidR="00E951EA" w:rsidRPr="00E951EA">
        <w:rPr>
          <w:rFonts w:cs="David"/>
          <w:noProof/>
        </w:rPr>
        <w:t>[30], [40]</w:t>
      </w:r>
      <w:r w:rsidR="00E25C7C" w:rsidRPr="00A10451">
        <w:rPr>
          <w:rFonts w:cs="David" w:hint="cs"/>
        </w:rPr>
        <w:fldChar w:fldCharType="end"/>
      </w:r>
      <w:r w:rsidR="00E25C7C">
        <w:rPr>
          <w:rFonts w:cs="David"/>
        </w:rPr>
        <w:t>)</w:t>
      </w:r>
      <w:r w:rsidR="00976723">
        <w:rPr>
          <w:rFonts w:cs="David"/>
        </w:rPr>
        <w:t xml:space="preserve">. </w:t>
      </w:r>
    </w:p>
    <w:p w14:paraId="30E13BB9" w14:textId="1A3C479B" w:rsidR="0061083B" w:rsidRPr="00601659" w:rsidRDefault="00B305D9" w:rsidP="001D0CA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7FB1931B" w14:textId="30707AC4" w:rsidR="000742A2" w:rsidRDefault="00FD55B9" w:rsidP="00CA1E64">
      <w:pPr>
        <w:pStyle w:val="Heading1"/>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pPr>
      <w:r>
        <w:t>Background</w:t>
      </w:r>
    </w:p>
    <w:p w14:paraId="508DDB7A" w14:textId="36FE6EE1" w:rsidR="00292BCF" w:rsidRPr="009D07BB" w:rsidRDefault="00D83578" w:rsidP="00E8541A">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urban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 xml:space="preserve">from the source </w:t>
      </w:r>
      <w:r w:rsidR="005F4045">
        <w:rPr>
          <w:rFonts w:cs="David"/>
          <w:color w:val="000000"/>
        </w:rPr>
        <w:fldChar w:fldCharType="begin" w:fldLock="1"/>
      </w:r>
      <w:r w:rsidR="00293A9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1], [42]","plainTextFormattedCitation":"[19], [41], [42]","previouslyFormattedCitation":"[19], [41], [42]"},"properties":{"noteIndex":0},"schema":"https://github.com/citation-style-language/schema/raw/master/csl-citation.json"}</w:instrText>
      </w:r>
      <w:r w:rsidR="005F4045">
        <w:rPr>
          <w:rFonts w:cs="David"/>
          <w:color w:val="000000"/>
        </w:rPr>
        <w:fldChar w:fldCharType="separate"/>
      </w:r>
      <w:r w:rsidR="00E951EA" w:rsidRPr="00E951EA">
        <w:rPr>
          <w:rFonts w:cs="David"/>
          <w:noProof/>
          <w:color w:val="000000"/>
        </w:rPr>
        <w:t>[19], [41], [42]</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6E3A724C" w14:textId="77777777" w:rsidR="00CD00E4" w:rsidRPr="007E7C81" w:rsidRDefault="00CD00E4" w:rsidP="00316FB1"/>
    <w:p w14:paraId="6026C62A" w14:textId="76ED5C64" w:rsidR="007753FA" w:rsidRDefault="00A24C79" w:rsidP="00760508">
      <w:pPr>
        <w:pStyle w:val="Heading3"/>
      </w:pPr>
      <w:r>
        <w:t xml:space="preserve">The </w:t>
      </w:r>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w:lastRenderedPageBreak/>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lastRenderedPageBreak/>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r w:rsidR="001E1D40">
        <w:rPr>
          <w:rFonts w:cs="David"/>
          <w:color w:val="FF0000"/>
        </w:rPr>
        <w:t>1</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0982157C" w14:textId="25FE34EB" w:rsidR="00E50AE6" w:rsidRDefault="00624D21" w:rsidP="003C017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293A9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3]","plainTextFormattedCitation":"[43]","previouslyFormattedCitation":"[43]"},"properties":{"noteIndex":0},"schema":"https://github.com/citation-style-language/schema/raw/master/csl-citation.json"}</w:instrText>
      </w:r>
      <w:r w:rsidR="00B8015B" w:rsidRPr="00A10451">
        <w:rPr>
          <w:rFonts w:cs="David" w:hint="cs"/>
          <w:color w:val="000000" w:themeColor="text1"/>
        </w:rPr>
        <w:fldChar w:fldCharType="separate"/>
      </w:r>
      <w:r w:rsidR="00E951EA" w:rsidRPr="00E951EA">
        <w:rPr>
          <w:rFonts w:cs="David"/>
          <w:noProof/>
          <w:color w:val="000000" w:themeColor="text1"/>
        </w:rPr>
        <w:t>[43]</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293A9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4]","plainTextFormattedCitation":"[44]","previouslyFormattedCitation":"[44]"},"properties":{"noteIndex":0},"schema":"https://github.com/citation-style-language/schema/raw/master/csl-citation.json"}</w:instrText>
      </w:r>
      <w:r w:rsidR="00A10451">
        <w:rPr>
          <w:rFonts w:cs="David"/>
          <w:color w:val="000000" w:themeColor="text1"/>
        </w:rPr>
        <w:fldChar w:fldCharType="separate"/>
      </w:r>
      <w:r w:rsidR="00E951EA" w:rsidRPr="00E951EA">
        <w:rPr>
          <w:rFonts w:cs="David"/>
          <w:noProof/>
          <w:color w:val="000000" w:themeColor="text1"/>
        </w:rPr>
        <w:t>[4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w:t>
      </w:r>
      <w:r w:rsidR="007D57EC" w:rsidRPr="00A10451">
        <w:rPr>
          <w:rFonts w:cs="David" w:hint="cs"/>
          <w:color w:val="000000"/>
        </w:rPr>
        <w:lastRenderedPageBreak/>
        <w:t>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7F47C7C1"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293A9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3]","plainTextFormattedCitation":"[1], [43]","previouslyFormattedCitation":"[1], [43]"},"properties":{"noteIndex":0},"schema":"https://github.com/citation-style-language/schema/raw/master/csl-citation.json"}</w:instrText>
      </w:r>
      <w:r>
        <w:rPr>
          <w:rFonts w:cs="David"/>
          <w:color w:val="000000"/>
        </w:rPr>
        <w:fldChar w:fldCharType="separate"/>
      </w:r>
      <w:r w:rsidR="00E951EA" w:rsidRPr="00E951EA">
        <w:rPr>
          <w:rFonts w:cs="David"/>
          <w:noProof/>
          <w:color w:val="000000"/>
        </w:rPr>
        <w:t>[1], [43]</w:t>
      </w:r>
      <w:r>
        <w:rPr>
          <w:rFonts w:cs="David"/>
          <w:color w:val="000000"/>
        </w:rPr>
        <w:fldChar w:fldCharType="end"/>
      </w:r>
      <w:r>
        <w:rPr>
          <w:rFonts w:cs="David"/>
          <w:color w:val="000000"/>
        </w:rPr>
        <w:t xml:space="preserve">, </w:t>
      </w:r>
      <w:r>
        <w:rPr>
          <w:rFonts w:cs="David"/>
          <w:color w:val="000000"/>
        </w:rPr>
        <w:fldChar w:fldCharType="begin" w:fldLock="1"/>
      </w:r>
      <w:r w:rsidR="00293A9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5]","plainTextFormattedCitation":"[45]","previouslyFormattedCitation":"[45]"},"properties":{"noteIndex":0},"schema":"https://github.com/citation-style-language/schema/raw/master/csl-citation.json"}</w:instrText>
      </w:r>
      <w:r>
        <w:rPr>
          <w:rFonts w:cs="David"/>
          <w:color w:val="000000"/>
        </w:rPr>
        <w:fldChar w:fldCharType="separate"/>
      </w:r>
      <w:r w:rsidR="00E951EA" w:rsidRPr="00E951EA">
        <w:rPr>
          <w:rFonts w:cs="David"/>
          <w:noProof/>
          <w:color w:val="000000"/>
        </w:rPr>
        <w:t>[45]</w:t>
      </w:r>
      <w:r>
        <w:rPr>
          <w:rFonts w:cs="David"/>
          <w:color w:val="000000"/>
        </w:rPr>
        <w:fldChar w:fldCharType="end"/>
      </w:r>
      <w:r w:rsidRPr="00A10451">
        <w:rPr>
          <w:rFonts w:cs="David" w:hint="cs"/>
          <w:color w:val="000000"/>
        </w:rPr>
        <w:t>.</w:t>
      </w:r>
    </w:p>
    <w:p w14:paraId="67A2F87B" w14:textId="4F8A3383" w:rsidR="00F32B30" w:rsidRDefault="00A20FB6" w:rsidP="003B4D39">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293A9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6]","plainTextFormattedCitation":"[46]","previouslyFormattedCitation":"[46]"},"properties":{"noteIndex":0},"schema":"https://github.com/citation-style-language/schema/raw/master/csl-citation.json"}</w:instrText>
      </w:r>
      <w:r w:rsidR="00EE5892" w:rsidRPr="009E78A4">
        <w:rPr>
          <w:rFonts w:cs="David" w:hint="cs"/>
          <w:color w:val="000000" w:themeColor="text1"/>
        </w:rPr>
        <w:fldChar w:fldCharType="separate"/>
      </w:r>
      <w:r w:rsidR="00E951EA" w:rsidRPr="00E951EA">
        <w:rPr>
          <w:rFonts w:cs="David"/>
          <w:noProof/>
          <w:color w:val="000000" w:themeColor="text1"/>
        </w:rPr>
        <w:t>[46]</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293A9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7]","plainTextFormattedCitation":"[47]","previouslyFormattedCitation":"[47]"},"properties":{"noteIndex":0},"schema":"https://github.com/citation-style-language/schema/raw/master/csl-citation.json"}</w:instrText>
      </w:r>
      <w:r w:rsidR="003511FB" w:rsidRPr="009E78A4">
        <w:rPr>
          <w:rFonts w:cs="David" w:hint="cs"/>
          <w:color w:val="000000" w:themeColor="text1"/>
        </w:rPr>
        <w:fldChar w:fldCharType="separate"/>
      </w:r>
      <w:r w:rsidR="00E951EA" w:rsidRPr="00E951EA">
        <w:rPr>
          <w:rFonts w:cs="David"/>
          <w:noProof/>
          <w:color w:val="000000" w:themeColor="text1"/>
        </w:rPr>
        <w:t>[47]</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rFonts w:cs="David"/>
          <w:color w:val="000000" w:themeColor="text1"/>
        </w:rPr>
      </w:pPr>
    </w:p>
    <w:p w14:paraId="164046C8" w14:textId="01731464" w:rsidR="00FF6335" w:rsidRPr="00C419E3" w:rsidRDefault="00CA39E2" w:rsidP="00760508">
      <w:pPr>
        <w:pStyle w:val="Heading3"/>
      </w:pPr>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p>
    <w:p w14:paraId="22574AB8" w14:textId="0339B03A" w:rsidR="009946B6" w:rsidRPr="008325CB" w:rsidRDefault="002E1145" w:rsidP="008325CB">
      <w:pPr>
        <w:rPr>
          <w:rFonts w:cs="David"/>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CC0DE8" w:rsidRPr="00CC0DE8">
        <w:rPr>
          <w:rFonts w:cs="David"/>
        </w:rPr>
        <w:t>The tradeoffs in a M</w:t>
      </w:r>
      <w:r w:rsidR="0081243C">
        <w:rPr>
          <w:rFonts w:cs="David"/>
        </w:rPr>
        <w:t>ulti</w:t>
      </w:r>
      <w:r w:rsidR="0060616E">
        <w:rPr>
          <w:rFonts w:cs="David"/>
        </w:rPr>
        <w:t>-</w:t>
      </w:r>
      <w:r w:rsidR="0081243C">
        <w:rPr>
          <w:rFonts w:cs="David"/>
        </w:rPr>
        <w:t xml:space="preserve">objective problem </w:t>
      </w:r>
      <w:r w:rsidR="00CC0DE8" w:rsidRPr="00CC0DE8">
        <w:rPr>
          <w:rFonts w:cs="David"/>
        </w:rPr>
        <w:t>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Pareto front</w:t>
      </w:r>
      <w:r w:rsidR="009946B6" w:rsidRPr="0081243C">
        <w:rPr>
          <w:rStyle w:val="BalloonText"/>
          <w:rFonts w:cs="David" w:hint="cs"/>
          <w:i/>
          <w:iCs/>
          <w:color w:val="444444"/>
          <w:sz w:val="21"/>
          <w:szCs w:val="21"/>
          <w:bdr w:val="none" w:sz="0" w:space="0" w:color="auto" w:frame="1"/>
        </w:rPr>
        <w:t> </w:t>
      </w:r>
      <w:r w:rsidR="009946B6" w:rsidRPr="0081243C">
        <w:rPr>
          <w:rFonts w:hint="cs"/>
          <w:shd w:val="clear" w:color="auto" w:fill="FFFFFF"/>
        </w:rPr>
        <w:t>or</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tradeoff surface</w:t>
      </w:r>
      <w:r w:rsidR="0060616E">
        <w:rPr>
          <w:rStyle w:val="Emphasis"/>
          <w:rFonts w:cs="David"/>
          <w:color w:val="444444"/>
          <w:sz w:val="21"/>
          <w:szCs w:val="21"/>
          <w:bdr w:val="none" w:sz="0" w:space="0" w:color="auto" w:frame="1"/>
        </w:rPr>
        <w:t xml:space="preserve"> (cite?)</w:t>
      </w:r>
      <w:r w:rsidR="0060616E">
        <w:rPr>
          <w:rStyle w:val="apple-converted-space"/>
          <w:rFonts w:cs="David"/>
          <w:i/>
          <w:iCs/>
          <w:color w:val="444444"/>
          <w:sz w:val="21"/>
          <w:szCs w:val="21"/>
          <w:bdr w:val="none" w:sz="0" w:space="0" w:color="auto" w:frame="1"/>
        </w:rPr>
        <w:t xml:space="preserve">. </w:t>
      </w:r>
    </w:p>
    <w:p w14:paraId="076B137B" w14:textId="0C9648FD" w:rsidR="00DA4DB3" w:rsidRPr="008325CB" w:rsidRDefault="00683503" w:rsidP="008325CB">
      <w:pPr>
        <w:ind w:right="-2" w:firstLine="720"/>
      </w:pPr>
      <w:r>
        <w:t xml:space="preserve">For the proposed work, </w:t>
      </w:r>
      <w:commentRangeStart w:id="7"/>
      <w:r w:rsidR="00760508">
        <w:t>the self-adaptive Borg MOEA</w:t>
      </w:r>
      <w:r>
        <w:t xml:space="preserve"> will be used</w:t>
      </w:r>
      <w:r w:rsidR="00760508">
        <w:t>.</w:t>
      </w:r>
      <w:r w:rsidR="00760508" w:rsidRPr="008E7043">
        <w:rPr>
          <w:vertAlign w:val="superscript"/>
        </w:rPr>
        <w:fldChar w:fldCharType="begin"/>
      </w:r>
      <w:r w:rsidR="00760508" w:rsidRPr="008E7043">
        <w:rPr>
          <w:vertAlign w:val="superscript"/>
        </w:rPr>
        <w:instrText xml:space="preserve"> NOTEREF _Ref534317035 \h </w:instrText>
      </w:r>
      <w:r w:rsidR="00760508">
        <w:rPr>
          <w:vertAlign w:val="superscript"/>
        </w:rPr>
        <w:instrText xml:space="preserve"> \* MERGEFORMAT </w:instrText>
      </w:r>
      <w:r w:rsidR="00760508" w:rsidRPr="008E7043">
        <w:rPr>
          <w:vertAlign w:val="superscript"/>
        </w:rPr>
      </w:r>
      <w:r w:rsidR="00760508" w:rsidRPr="008E7043">
        <w:rPr>
          <w:vertAlign w:val="superscript"/>
        </w:rPr>
        <w:fldChar w:fldCharType="separate"/>
      </w:r>
      <w:r w:rsidR="00760508">
        <w:rPr>
          <w:vertAlign w:val="superscript"/>
        </w:rPr>
        <w:t>14</w:t>
      </w:r>
      <w:r w:rsidR="00760508" w:rsidRPr="008E7043">
        <w:rPr>
          <w:vertAlign w:val="superscript"/>
        </w:rPr>
        <w:fldChar w:fldCharType="end"/>
      </w:r>
      <w:commentRangeEnd w:id="7"/>
      <w:r w:rsidR="00760508">
        <w:rPr>
          <w:rStyle w:val="CommentReference"/>
        </w:rPr>
        <w:commentReference w:id="7"/>
      </w:r>
      <w:r w:rsidR="00760508">
        <w:t xml:space="preserve"> The Borg MOEA is classified as a hyper-heuristic global</w:t>
      </w:r>
      <w:r w:rsidR="00760508" w:rsidRPr="00363C8D">
        <w:rPr>
          <w:vertAlign w:val="superscript"/>
        </w:rPr>
        <w:fldChar w:fldCharType="begin"/>
      </w:r>
      <w:r w:rsidR="00760508" w:rsidRPr="00363C8D">
        <w:rPr>
          <w:vertAlign w:val="superscript"/>
        </w:rPr>
        <w:instrText xml:space="preserve"> NOTEREF _Ref5005637 \h </w:instrText>
      </w:r>
      <w:r w:rsidR="00760508">
        <w:rPr>
          <w:vertAlign w:val="superscript"/>
        </w:rPr>
        <w:instrText xml:space="preserve"> \* MERGEFORMAT </w:instrText>
      </w:r>
      <w:r w:rsidR="00760508" w:rsidRPr="00363C8D">
        <w:rPr>
          <w:vertAlign w:val="superscript"/>
        </w:rPr>
      </w:r>
      <w:r w:rsidR="00760508" w:rsidRPr="00363C8D">
        <w:rPr>
          <w:vertAlign w:val="superscript"/>
        </w:rPr>
        <w:fldChar w:fldCharType="separate"/>
      </w:r>
      <w:r w:rsidR="00760508">
        <w:rPr>
          <w:vertAlign w:val="superscript"/>
        </w:rPr>
        <w:t>13</w:t>
      </w:r>
      <w:r w:rsidR="00760508" w:rsidRPr="00363C8D">
        <w:rPr>
          <w:vertAlign w:val="superscript"/>
        </w:rPr>
        <w:fldChar w:fldCharType="end"/>
      </w:r>
      <w:r w:rsidR="00760508">
        <w:t xml:space="preserve"> multi</w:t>
      </w:r>
      <w:r>
        <w:t>-</w:t>
      </w:r>
      <w:r w:rsidR="00760508">
        <w:t xml:space="preserve">objective search tool as it uses internal feedbacks in search progress to dynamically adapt an ensemble search operators (or </w:t>
      </w:r>
      <w:r w:rsidR="002F4033">
        <w:t>heuristic</w:t>
      </w:r>
      <w:r w:rsidR="00760508">
        <w:t xml:space="preserve">), rewarding those that maximize search progress (i.e., the dominance of new generated solutions). To this end, the Borg utilizes </w:t>
      </w:r>
      <w:r w:rsidR="00760508" w:rsidRPr="00931207">
        <w:rPr>
          <w:rFonts w:ascii="Calibri" w:hAnsi="Calibri" w:cs="Calibri"/>
        </w:rPr>
        <w:t>ε</w:t>
      </w:r>
      <w:r w:rsidR="00760508" w:rsidRPr="00931207">
        <w:t>-dominance</w:t>
      </w:r>
      <w:r w:rsidR="00760508">
        <w:t>,</w:t>
      </w:r>
      <w:r w:rsidR="00760508">
        <w:rPr>
          <w:rStyle w:val="EndnoteReference"/>
        </w:rPr>
        <w:endnoteReference w:id="1"/>
      </w:r>
      <w:r w:rsidR="00760508" w:rsidRPr="00931207">
        <w:t xml:space="preserve"> </w:t>
      </w:r>
      <w:r w:rsidR="00760508" w:rsidRPr="00931207">
        <w:rPr>
          <w:rFonts w:ascii="Calibri" w:hAnsi="Calibri" w:cs="Calibri"/>
        </w:rPr>
        <w:t>ε</w:t>
      </w:r>
      <w:r w:rsidR="00760508" w:rsidRPr="00931207">
        <w:t>-progress</w:t>
      </w:r>
      <w:r w:rsidR="00760508">
        <w:t>,</w:t>
      </w:r>
      <w:r w:rsidR="00760508">
        <w:rPr>
          <w:rStyle w:val="EndnoteReference"/>
        </w:rPr>
        <w:endnoteReference w:id="2"/>
      </w:r>
      <w:r w:rsidR="00760508" w:rsidRPr="00931207">
        <w:t xml:space="preserve"> randomized restart</w:t>
      </w:r>
      <w:r w:rsidR="00760508">
        <w:rPr>
          <w:rStyle w:val="EndnoteReference"/>
        </w:rPr>
        <w:endnoteReference w:id="3"/>
      </w:r>
      <w:r w:rsidR="00760508">
        <w:rPr>
          <w:vertAlign w:val="superscript"/>
        </w:rPr>
        <w:t>,</w:t>
      </w:r>
      <w:r w:rsidR="00760508">
        <w:rPr>
          <w:rStyle w:val="EndnoteReference"/>
        </w:rPr>
        <w:endnoteReference w:id="4"/>
      </w:r>
      <w:r w:rsidR="00760508">
        <w:t xml:space="preserve"> </w:t>
      </w:r>
      <w:r w:rsidR="00760508" w:rsidRPr="00931207">
        <w:t>and auto-adaptive multi</w:t>
      </w:r>
      <w:r w:rsidR="00760508">
        <w:t>-</w:t>
      </w:r>
      <w:r w:rsidR="00760508" w:rsidRPr="00931207">
        <w:t>operator recombin</w:t>
      </w:r>
      <w:r w:rsidR="00760508">
        <w:t>ation</w:t>
      </w:r>
      <w:r w:rsidR="00760508">
        <w:rPr>
          <w:rStyle w:val="EndnoteReference"/>
        </w:rPr>
        <w:endnoteReference w:id="5"/>
      </w:r>
      <w:r w:rsidR="00760508">
        <w:rPr>
          <w:vertAlign w:val="superscript"/>
        </w:rPr>
        <w:t>,</w:t>
      </w:r>
      <w:bookmarkStart w:id="8" w:name="_Ref1639424"/>
      <w:r w:rsidR="00760508">
        <w:rPr>
          <w:rStyle w:val="EndnoteReference"/>
        </w:rPr>
        <w:endnoteReference w:id="6"/>
      </w:r>
      <w:bookmarkEnd w:id="8"/>
      <w:r w:rsidR="00760508">
        <w:t xml:space="preserve"> into a unified framework that has been shown to have a proof of </w:t>
      </w:r>
      <w:r w:rsidR="00760508">
        <w:lastRenderedPageBreak/>
        <w:t>convergence.</w:t>
      </w:r>
      <w:r w:rsidR="00760508">
        <w:rPr>
          <w:rStyle w:val="EndnoteReference"/>
        </w:rPr>
        <w:endnoteReference w:id="7"/>
      </w:r>
      <w:r w:rsidR="00760508" w:rsidRPr="00C075EF">
        <w:rPr>
          <w:vertAlign w:val="superscript"/>
        </w:rPr>
        <w:t>-</w:t>
      </w:r>
      <w:r w:rsidR="00760508" w:rsidRPr="00C075EF">
        <w:rPr>
          <w:rStyle w:val="EndnoteReference"/>
          <w:vanish/>
        </w:rPr>
        <w:endnoteReference w:id="8"/>
      </w:r>
      <w:r w:rsidR="00760508">
        <w:rPr>
          <w:rStyle w:val="EndnoteReference"/>
        </w:rPr>
        <w:endnoteReference w:id="9"/>
      </w:r>
      <w:r w:rsidR="00760508">
        <w:t xml:space="preserve"> The </w:t>
      </w:r>
      <w:r w:rsidR="00760508" w:rsidRPr="00C075EF">
        <w:t>approximate set</w:t>
      </w:r>
      <w:r w:rsidR="00760508">
        <w:t xml:space="preserve">, </w:t>
      </w:r>
      <m:oMath>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760508">
        <w:t xml:space="preserve">, in each iteration, is refined  through the following internally competing </w:t>
      </w:r>
      <w:r w:rsidR="00760508" w:rsidRPr="005B60DD">
        <w:t xml:space="preserve">genetic </w:t>
      </w:r>
      <w:r w:rsidR="00760508">
        <w:t xml:space="preserve">mating and mutation operators: </w:t>
      </w:r>
      <w:r w:rsidR="00760508" w:rsidRPr="00931207">
        <w:t>Simulated Binary (SBX)</w:t>
      </w:r>
      <w:r w:rsidR="00760508">
        <w:rPr>
          <w:rStyle w:val="EndnoteReference"/>
        </w:rPr>
        <w:endnoteReference w:id="10"/>
      </w:r>
      <w:r w:rsidR="00760508" w:rsidRPr="00931207">
        <w:t>,</w:t>
      </w:r>
      <w:r w:rsidR="00760508">
        <w:t xml:space="preserve"> </w:t>
      </w:r>
      <w:r w:rsidR="00760508" w:rsidRPr="00931207">
        <w:t>Patent-Centric (PCX)</w:t>
      </w:r>
      <w:r w:rsidR="00760508">
        <w:rPr>
          <w:rStyle w:val="EndnoteReference"/>
        </w:rPr>
        <w:endnoteReference w:id="11"/>
      </w:r>
      <w:r w:rsidR="00760508" w:rsidRPr="00931207">
        <w:t>, Unimodal Normal Distribution (UNDX)</w:t>
      </w:r>
      <w:r w:rsidR="00760508" w:rsidRPr="004750FA">
        <w:rPr>
          <w:vertAlign w:val="superscript"/>
        </w:rPr>
        <w:fldChar w:fldCharType="begin"/>
      </w:r>
      <w:r w:rsidR="00760508" w:rsidRPr="004750FA">
        <w:rPr>
          <w:vertAlign w:val="superscript"/>
        </w:rPr>
        <w:instrText xml:space="preserve"> NOTEREF _Ref1639424 \h </w:instrText>
      </w:r>
      <w:r w:rsidR="00760508">
        <w:rPr>
          <w:vertAlign w:val="superscript"/>
        </w:rPr>
        <w:instrText xml:space="preserve"> \* MERGEFORMAT </w:instrText>
      </w:r>
      <w:r w:rsidR="00760508" w:rsidRPr="004750FA">
        <w:rPr>
          <w:vertAlign w:val="superscript"/>
        </w:rPr>
      </w:r>
      <w:r w:rsidR="00760508" w:rsidRPr="004750FA">
        <w:rPr>
          <w:vertAlign w:val="superscript"/>
        </w:rPr>
        <w:fldChar w:fldCharType="separate"/>
      </w:r>
      <w:r w:rsidR="00760508">
        <w:rPr>
          <w:vertAlign w:val="superscript"/>
        </w:rPr>
        <w:t>24</w:t>
      </w:r>
      <w:r w:rsidR="00760508" w:rsidRPr="004750FA">
        <w:rPr>
          <w:vertAlign w:val="superscript"/>
        </w:rPr>
        <w:fldChar w:fldCharType="end"/>
      </w:r>
      <w:r w:rsidR="00760508" w:rsidRPr="00931207">
        <w:t xml:space="preserve">, </w:t>
      </w:r>
      <w:r w:rsidR="00760508">
        <w:t xml:space="preserve">and </w:t>
      </w:r>
      <w:r w:rsidR="00760508" w:rsidRPr="00931207">
        <w:t>Simplex (SPX)</w:t>
      </w:r>
      <w:r w:rsidR="00760508">
        <w:rPr>
          <w:rStyle w:val="EndnoteReference"/>
        </w:rPr>
        <w:endnoteReference w:id="12"/>
      </w:r>
      <w:r w:rsidR="00760508">
        <w:t xml:space="preserve"> crossovers, as well as </w:t>
      </w:r>
      <w:r w:rsidR="00760508" w:rsidRPr="00931207">
        <w:t>Differential Evolution (DE)</w:t>
      </w:r>
      <w:r w:rsidR="00760508">
        <w:rPr>
          <w:rStyle w:val="EndnoteReference"/>
        </w:rPr>
        <w:endnoteReference w:id="13"/>
      </w:r>
      <w:r w:rsidR="00760508" w:rsidRPr="00931207">
        <w:t>, and Uniform Mutation (UM)</w:t>
      </w:r>
      <w:r w:rsidR="00760508">
        <w:rPr>
          <w:rStyle w:val="EndnoteReference"/>
        </w:rPr>
        <w:endnoteReference w:id="14"/>
      </w:r>
      <w:r w:rsidR="00760508" w:rsidRPr="00931207">
        <w:t xml:space="preserve">.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ORG MOEA to automatically detect and avoid pre-mature convergence to a local optimum and to achieve a diverse se</w:t>
      </w:r>
      <w:r w:rsidR="00760508" w:rsidRPr="00BF1A46">
        <w:t>t of solutions.</w:t>
      </w:r>
      <w:r w:rsidR="00760508" w:rsidRPr="00012F8E">
        <w:rPr>
          <w:vertAlign w:val="superscript"/>
        </w:rPr>
        <w:fldChar w:fldCharType="begin"/>
      </w:r>
      <w:r w:rsidR="00760508" w:rsidRPr="00BF1A46">
        <w:rPr>
          <w:vertAlign w:val="superscript"/>
        </w:rPr>
        <w:instrText xml:space="preserve"> NOTEREF _Ref534317035 \h  \* MERGEFORMAT </w:instrText>
      </w:r>
      <w:r w:rsidR="00760508" w:rsidRPr="00012F8E">
        <w:rPr>
          <w:vertAlign w:val="superscript"/>
        </w:rPr>
      </w:r>
      <w:r w:rsidR="00760508" w:rsidRPr="00012F8E">
        <w:rPr>
          <w:vertAlign w:val="superscript"/>
        </w:rPr>
        <w:fldChar w:fldCharType="separate"/>
      </w:r>
      <w:r w:rsidR="00760508">
        <w:rPr>
          <w:vertAlign w:val="superscript"/>
        </w:rPr>
        <w:t>14</w:t>
      </w:r>
      <w:r w:rsidR="00760508" w:rsidRPr="00012F8E">
        <w:rPr>
          <w:vertAlign w:val="superscript"/>
        </w:rPr>
        <w:fldChar w:fldCharType="end"/>
      </w:r>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9"/>
      <w:commentRangeStart w:id="10"/>
      <w:r w:rsidRPr="00A10451">
        <w:rPr>
          <w:rFonts w:hint="cs"/>
        </w:rPr>
        <w:t>Methodology – problem formulation and optimization</w:t>
      </w:r>
    </w:p>
    <w:p w14:paraId="38B6486C" w14:textId="324BA9A5" w:rsidR="00446642" w:rsidRPr="00A10451" w:rsidRDefault="00446642" w:rsidP="00760508">
      <w:pPr>
        <w:pStyle w:val="Heading3"/>
      </w:pPr>
      <w:r w:rsidRPr="00A10451">
        <w:rPr>
          <w:rFonts w:hint="cs"/>
        </w:rPr>
        <w:t>General formulation</w:t>
      </w:r>
      <w:commentRangeEnd w:id="9"/>
      <w:r w:rsidR="008056AF">
        <w:rPr>
          <w:rStyle w:val="CommentReference"/>
          <w:rFonts w:eastAsia="Times New Roman" w:cs="Times New Roman"/>
          <w:b w:val="0"/>
          <w:color w:val="auto"/>
        </w:rPr>
        <w:commentReference w:id="9"/>
      </w:r>
      <w:commentRangeEnd w:id="10"/>
      <w:r w:rsidR="00561AB9">
        <w:rPr>
          <w:rStyle w:val="CommentReference"/>
          <w:rFonts w:eastAsia="Times New Roman" w:cs="Times New Roman"/>
          <w:b w:val="0"/>
          <w:color w:val="auto"/>
        </w:rPr>
        <w:commentReference w:id="10"/>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38617B"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38617B"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r w:rsidRPr="00A10451">
        <w:rPr>
          <w:rFonts w:hint="cs"/>
        </w:rPr>
        <w:lastRenderedPageBreak/>
        <w:t>Pairwise Euclidean distance (PED)</w:t>
      </w:r>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r>
        <w:rPr>
          <w:rFonts w:cs="David"/>
          <w:color w:val="000000" w:themeColor="text1"/>
        </w:rPr>
        <w:t>,</w:t>
      </w:r>
      <w:r w:rsidR="00C419E3" w:rsidRPr="00A10451">
        <w:rPr>
          <w:rFonts w:cs="David" w:hint="cs"/>
          <w:color w:val="000000" w:themeColor="text1"/>
        </w:rPr>
        <w:t xml:space="preserve"> 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38617B"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rFonts w:cs="David"/>
          <w:color w:val="000000" w:themeColor="text1"/>
        </w:rPr>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5D76A521" w14:textId="2BA9D0D6" w:rsidR="00446642" w:rsidRPr="00A10451" w:rsidRDefault="00446642" w:rsidP="001C09D6">
      <w:pPr>
        <w:rPr>
          <w:rFonts w:cs="David"/>
        </w:rPr>
      </w:pPr>
    </w:p>
    <w:p w14:paraId="4FC7A0CD" w14:textId="5C6C8760" w:rsidR="000B666F" w:rsidRDefault="00291250" w:rsidP="00760508">
      <w:pPr>
        <w:pStyle w:val="Heading3"/>
      </w:pPr>
      <w:r>
        <w:t>P</w:t>
      </w:r>
      <w:r w:rsidR="00446642" w:rsidRPr="00A10451">
        <w:rPr>
          <w:rFonts w:hint="cs"/>
        </w:rPr>
        <w:t>roblem formulation</w:t>
      </w:r>
    </w:p>
    <w:p w14:paraId="2DBF7E39" w14:textId="3DDDE202" w:rsidR="00D151B4" w:rsidRPr="008325CB" w:rsidRDefault="00967170" w:rsidP="001C3EF7">
      <w:r w:rsidRPr="00A10451">
        <w:rPr>
          <w:rFonts w:cs="David" w:hint="cs"/>
        </w:rPr>
        <w:t xml:space="preserve">In our problem, we </w:t>
      </w:r>
      <w:r w:rsidR="005016A9">
        <w:rPr>
          <w:rFonts w:cs="David"/>
        </w:rPr>
        <w:t xml:space="preserve">aim </w:t>
      </w:r>
      <w:r w:rsidR="006C14B9">
        <w:rPr>
          <w:rFonts w:cs="David"/>
        </w:rPr>
        <w:t>at</w:t>
      </w:r>
      <w:r w:rsidR="006C14B9" w:rsidRPr="00A10451">
        <w:rPr>
          <w:rFonts w:cs="David" w:hint="cs"/>
        </w:rPr>
        <w:t xml:space="preserve"> </w:t>
      </w:r>
      <w:r w:rsidRPr="00A10451">
        <w:rPr>
          <w:rFonts w:cs="David" w:hint="cs"/>
        </w:rPr>
        <w:t>find</w:t>
      </w:r>
      <w:r w:rsidR="006C14B9">
        <w:rPr>
          <w:rFonts w:cs="David"/>
        </w:rPr>
        <w:t>ing</w:t>
      </w:r>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873505">
        <w:rPr>
          <w:rFonts w:cs="David"/>
          <w:color w:val="FF0000"/>
        </w:rPr>
        <w:t>4</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38617B"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7B183C4C"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w:t>
      </w:r>
      <w:r w:rsidR="00760508">
        <w:rPr>
          <w:rFonts w:cs="David"/>
        </w:rPr>
        <w:t xml:space="preserve">implementation </w:t>
      </w:r>
      <w:r w:rsidR="00C25117" w:rsidRPr="00A10451">
        <w:rPr>
          <w:rFonts w:cs="David" w:hint="cs"/>
        </w:rPr>
        <w:t xml:space="preserve">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r w:rsidR="00387D0F">
        <w:rPr>
          <w:rFonts w:cs="David"/>
          <w:color w:val="000000" w:themeColor="text1"/>
        </w:rPr>
        <w:t xml:space="preserve">355 </w:t>
      </w:r>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11"/>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11"/>
      <w:proofErr w:type="gramEnd"/>
      <w:r w:rsidR="00C31A17">
        <w:rPr>
          <w:rStyle w:val="CommentReference"/>
        </w:rPr>
        <w:commentReference w:id="1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38617B"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D07308">
              <w:rPr>
                <w:rFonts w:cs="David"/>
                <w:noProof/>
                <w:color w:val="000000"/>
              </w:rPr>
              <w:t>6</w:t>
            </w:r>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rFonts w:cs="David"/>
        </w:rPr>
      </w:pPr>
    </w:p>
    <w:p w14:paraId="00815DE1" w14:textId="1A6DF2B9" w:rsidR="00C55D97" w:rsidRDefault="009207B6" w:rsidP="006C77D6">
      <w:pPr>
        <w:rPr>
          <w:rFonts w:cs="David"/>
        </w:rPr>
      </w:pPr>
      <w:r w:rsidRPr="00A10451">
        <w:rPr>
          <w:rFonts w:cs="David" w:hint="cs"/>
        </w:rPr>
        <w:lastRenderedPageBreak/>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12"/>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r w:rsidR="0058413D">
        <w:rPr>
          <w:rFonts w:cs="David"/>
        </w:rPr>
        <w:t>is</w:t>
      </w:r>
      <w:r w:rsidR="000D7C63" w:rsidRPr="00A10451">
        <w:rPr>
          <w:rFonts w:cs="David" w:hint="cs"/>
        </w:rPr>
        <w:t xml:space="preserve"> </w:t>
      </w:r>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12"/>
      <w:r w:rsidR="000D7C63">
        <w:rPr>
          <w:rStyle w:val="CommentReference"/>
        </w:rPr>
        <w:commentReference w:id="12"/>
      </w:r>
    </w:p>
    <w:p w14:paraId="7723CA0A" w14:textId="6EBA9E91" w:rsidR="007224B5" w:rsidRDefault="007224B5" w:rsidP="007224B5">
      <w:pPr>
        <w:rPr>
          <w:rFonts w:cs="David"/>
          <w:color w:val="000000" w:themeColor="text1"/>
        </w:rPr>
      </w:pPr>
    </w:p>
    <w:p w14:paraId="08620DDA" w14:textId="40B73C1E" w:rsidR="00A236BB" w:rsidRDefault="00A236BB" w:rsidP="007224B5">
      <w:pPr>
        <w:rPr>
          <w:rFonts w:cs="David"/>
          <w:color w:val="000000" w:themeColor="text1"/>
        </w:rPr>
      </w:pPr>
      <w:r>
        <w:rPr>
          <w:rFonts w:cs="David"/>
          <w:color w:val="000000" w:themeColor="text1"/>
        </w:rPr>
        <w:t>(other objectives)</w:t>
      </w:r>
      <w:r w:rsidR="001A087C">
        <w:rPr>
          <w:rFonts w:cs="David"/>
          <w:color w:val="000000" w:themeColor="text1"/>
        </w:rPr>
        <w:t>.</w:t>
      </w:r>
    </w:p>
    <w:p w14:paraId="6BE62A1E" w14:textId="10471B5F" w:rsidR="00831BCF" w:rsidRPr="00831BCF" w:rsidRDefault="00831BCF" w:rsidP="00760508">
      <w:pPr>
        <w:pStyle w:val="Heading3"/>
      </w:pPr>
      <w:commentRangeStart w:id="13"/>
      <w:commentRangeStart w:id="14"/>
      <w:r>
        <w:t>Tri-objective problem</w:t>
      </w:r>
      <w:commentRangeEnd w:id="13"/>
      <w:r w:rsidR="0058413D">
        <w:rPr>
          <w:rStyle w:val="CommentReference"/>
          <w:rFonts w:eastAsia="Times New Roman" w:cs="Times New Roman"/>
          <w:b w:val="0"/>
          <w:color w:val="auto"/>
        </w:rPr>
        <w:commentReference w:id="13"/>
      </w:r>
    </w:p>
    <w:p w14:paraId="43F94AB6" w14:textId="02EF3F6A" w:rsidR="006C77D6" w:rsidRPr="007224B5" w:rsidRDefault="00D151B4" w:rsidP="007224B5">
      <w:pPr>
        <w:rPr>
          <w:rFonts w:cs="David"/>
          <w:color w:val="000000" w:themeColor="text1"/>
        </w:rPr>
      </w:pPr>
      <w:commentRangeStart w:id="1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15"/>
      <w:r w:rsidR="0058413D">
        <w:rPr>
          <w:rStyle w:val="CommentReference"/>
        </w:rPr>
        <w:commentReference w:id="15"/>
      </w:r>
      <w:r w:rsidR="00FA4636" w:rsidRPr="007224B5">
        <w:rPr>
          <w:rFonts w:cs="David" w:hint="cs"/>
          <w:color w:val="000000" w:themeColor="text1"/>
        </w:rPr>
        <w:t>.</w:t>
      </w:r>
      <w:commentRangeEnd w:id="14"/>
      <w:r w:rsidR="000D7C63">
        <w:rPr>
          <w:rStyle w:val="CommentReference"/>
        </w:rPr>
        <w:commentReference w:id="14"/>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commentRangeStart w:id="16"/>
      <w:r>
        <w:t>O</w:t>
      </w:r>
      <w:r w:rsidR="00B7088F" w:rsidRPr="00A10451">
        <w:rPr>
          <w:rFonts w:hint="cs"/>
        </w:rPr>
        <w:t>ptimization</w:t>
      </w:r>
      <w:r>
        <w:t xml:space="preserve"> </w:t>
      </w:r>
      <w:r w:rsidR="009B5868">
        <w:t>procedure</w:t>
      </w:r>
      <w:commentRangeEnd w:id="16"/>
      <w:r w:rsidR="000927A9">
        <w:rPr>
          <w:rStyle w:val="CommentReference"/>
          <w:rFonts w:eastAsia="Times New Roman" w:cs="Times New Roman"/>
          <w:b w:val="0"/>
          <w:color w:val="auto"/>
        </w:rPr>
        <w:commentReference w:id="16"/>
      </w:r>
    </w:p>
    <w:p w14:paraId="75AFBDB9" w14:textId="7830A6E6" w:rsidR="000E49AE" w:rsidRPr="00A10451" w:rsidRDefault="009E7B21" w:rsidP="007F6778">
      <w:pPr>
        <w:ind w:right="-2"/>
        <w:rPr>
          <w:rFonts w:cs="David"/>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40BD4072" w14:textId="3EC8D98E" w:rsidR="00F85619" w:rsidRPr="00A10451" w:rsidRDefault="000D7C63" w:rsidP="00937E3F">
      <w:pPr>
        <w:pStyle w:val="Heading2"/>
      </w:pPr>
      <w:r w:rsidRPr="000D7C63">
        <w:t xml:space="preserve">Meteorological </w:t>
      </w:r>
      <w:r w:rsidR="00185D98">
        <w:t>d</w:t>
      </w:r>
      <w:r w:rsidR="00185D98" w:rsidRPr="00A10451">
        <w:rPr>
          <w:rFonts w:hint="cs"/>
        </w:rPr>
        <w:t>ata</w:t>
      </w:r>
    </w:p>
    <w:p w14:paraId="42CE7C60" w14:textId="6CD1CC37" w:rsidR="00F85619" w:rsidRPr="00A10451" w:rsidRDefault="00F85619" w:rsidP="00D85266">
      <w:pPr>
        <w:ind w:right="-2"/>
        <w:rPr>
          <w:rFonts w:cs="David"/>
          <w:color w:val="FF0000"/>
        </w:rPr>
      </w:pPr>
      <w:r w:rsidRPr="00A10451">
        <w:rPr>
          <w:rFonts w:cs="David" w:hint="cs"/>
          <w:color w:val="000000"/>
        </w:rPr>
        <w:t xml:space="preserve">For our simulation set, we used 10 min wind data obtained from the Israel Meteorological Service (IMS) for the years </w:t>
      </w:r>
      <w:r w:rsidR="00E77664">
        <w:rPr>
          <w:rFonts w:cs="David"/>
          <w:color w:val="FF0000"/>
        </w:rPr>
        <w:t>2004-2018</w:t>
      </w:r>
      <w:r w:rsidR="00E77664" w:rsidRPr="00A10451">
        <w:rPr>
          <w:rFonts w:cs="David" w:hint="cs"/>
          <w:color w:val="000000"/>
        </w:rPr>
        <w:t xml:space="preserve"> </w:t>
      </w:r>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r w:rsidR="00DE582F">
        <w:rPr>
          <w:rFonts w:cs="David"/>
          <w:color w:val="000000" w:themeColor="text1"/>
        </w:rPr>
        <w:t>its</w:t>
      </w:r>
      <w:r w:rsidR="00B91D7B">
        <w:rPr>
          <w:rFonts w:cs="David"/>
          <w:color w:val="000000" w:themeColor="text1"/>
        </w:rPr>
        <w:t xml:space="preserve"> proximity to a</w:t>
      </w:r>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r w:rsidR="00690A30">
        <w:rPr>
          <w:rFonts w:cs="David"/>
          <w:color w:val="000000" w:themeColor="text1"/>
        </w:rPr>
        <w:t>That way, we reserve the option</w:t>
      </w:r>
      <w:r w:rsidRPr="00A10451">
        <w:rPr>
          <w:rFonts w:cs="David" w:hint="cs"/>
          <w:color w:val="000000" w:themeColor="text1"/>
        </w:rPr>
        <w:t xml:space="preserve"> to implement our methodology </w:t>
      </w:r>
      <w:r w:rsidR="00690A30">
        <w:rPr>
          <w:rFonts w:cs="David"/>
          <w:color w:val="000000" w:themeColor="text1"/>
        </w:rPr>
        <w:t xml:space="preserve">in the future </w:t>
      </w:r>
      <w:r w:rsidRPr="00A10451">
        <w:rPr>
          <w:rFonts w:cs="David" w:hint="cs"/>
          <w:color w:val="000000" w:themeColor="text1"/>
        </w:rPr>
        <w:t xml:space="preserve">on a real-world problem, </w:t>
      </w:r>
      <w:r w:rsidR="005746C5">
        <w:rPr>
          <w:rFonts w:cs="David"/>
          <w:color w:val="000000" w:themeColor="text1"/>
        </w:rPr>
        <w:t>possibly in that area.</w:t>
      </w:r>
    </w:p>
    <w:p w14:paraId="466E87C4" w14:textId="300F68E1" w:rsidR="00CA1E64" w:rsidRDefault="00CA1E64" w:rsidP="00CA1E64">
      <w:pPr>
        <w:pStyle w:val="Heading1"/>
      </w:pPr>
    </w:p>
    <w:p w14:paraId="5A375947" w14:textId="77777777" w:rsidR="00CA1E64" w:rsidRPr="00CA1E64" w:rsidRDefault="00CA1E64" w:rsidP="00C90221">
      <w:pPr>
        <w:rPr>
          <w:rtl/>
        </w:rPr>
      </w:pPr>
    </w:p>
    <w:p w14:paraId="75A577AE" w14:textId="2A86C47B" w:rsidR="00F85619" w:rsidRDefault="00DE582F" w:rsidP="00CA1E64">
      <w:pPr>
        <w:pStyle w:val="Heading1"/>
      </w:pPr>
      <w:r>
        <w:t>Research plan</w:t>
      </w:r>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77777777"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the distribution of</w:t>
      </w:r>
      <w:r w:rsidR="005447D4" w:rsidRPr="007235BD">
        <w:rPr>
          <w:rFonts w:cs="David"/>
          <w:color w:val="000000" w:themeColor="text1"/>
        </w:rPr>
        <w:t xml:space="preserve">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2D418360" w:rsidR="0077420D" w:rsidRPr="006F5A67" w:rsidRDefault="00C12880" w:rsidP="0077420D">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CA1E64">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760508">
      <w:pPr>
        <w:pStyle w:val="Heading3"/>
      </w:pPr>
      <w:r w:rsidRPr="00A10451">
        <w:rPr>
          <w:rFonts w:hint="cs"/>
        </w:rPr>
        <w:t xml:space="preserve">Simulation set </w:t>
      </w:r>
    </w:p>
    <w:p w14:paraId="4271292D" w14:textId="737BFF99" w:rsidR="005C7110" w:rsidRDefault="005C7110" w:rsidP="005C7110">
      <w:pPr>
        <w:ind w:right="-2"/>
        <w:rPr>
          <w:rFonts w:cs="David"/>
          <w:color w:val="000000" w:themeColor="text1"/>
        </w:rPr>
      </w:pPr>
      <w:r>
        <w:rPr>
          <w:rFonts w:cs="David"/>
        </w:rPr>
        <w:t>An initial simulation set was tested.  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r w:rsidR="00D00507">
        <w:rPr>
          <w:rFonts w:cs="David"/>
        </w:rPr>
        <w:t>were</w:t>
      </w:r>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p>
    <w:p w14:paraId="0A458D4D" w14:textId="6233A7E9" w:rsidR="005C7110" w:rsidRDefault="005C7110" w:rsidP="005C7110">
      <w:pPr>
        <w:autoSpaceDE w:val="0"/>
        <w:autoSpaceDN w:val="0"/>
        <w:adjustRightInd w:val="0"/>
        <w:rPr>
          <w:rFonts w:cs="David"/>
          <w:color w:val="000000" w:themeColor="text1"/>
        </w:rPr>
      </w:pPr>
    </w:p>
    <w:p w14:paraId="6197D4E1" w14:textId="15A9E5B4" w:rsidR="00537979" w:rsidRPr="00A10451" w:rsidRDefault="00537979" w:rsidP="00CA1E64">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CA1E64">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1E653791" w14:textId="460B6AC2" w:rsidR="00293A9B" w:rsidRPr="00293A9B" w:rsidRDefault="008901CA" w:rsidP="00293A9B">
      <w:pPr>
        <w:widowControl w:val="0"/>
        <w:autoSpaceDE w:val="0"/>
        <w:autoSpaceDN w:val="0"/>
        <w:adjustRightInd w:val="0"/>
        <w:ind w:left="640" w:hanging="640"/>
        <w:rPr>
          <w:rFonts w:cs="David"/>
          <w:noProof/>
        </w:rPr>
      </w:pPr>
      <w:r w:rsidRPr="00A10451">
        <w:rPr>
          <w:rFonts w:cs="David" w:hint="cs"/>
          <w:color w:val="000000" w:themeColor="text1"/>
        </w:rPr>
        <w:lastRenderedPageBreak/>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293A9B" w:rsidRPr="00293A9B">
        <w:rPr>
          <w:rFonts w:cs="David"/>
          <w:noProof/>
        </w:rPr>
        <w:t>[1]</w:t>
      </w:r>
      <w:r w:rsidR="00293A9B" w:rsidRPr="00293A9B">
        <w:rPr>
          <w:rFonts w:cs="David"/>
          <w:noProof/>
        </w:rPr>
        <w:tab/>
        <w:t xml:space="preserve">J. H. Seinfeld and S. N. Pandis, </w:t>
      </w:r>
      <w:r w:rsidR="00293A9B" w:rsidRPr="00293A9B">
        <w:rPr>
          <w:rFonts w:cs="David"/>
          <w:i/>
          <w:iCs/>
          <w:noProof/>
        </w:rPr>
        <w:t>Atmospheric chemistry and physics - from air pollution to climate change</w:t>
      </w:r>
      <w:r w:rsidR="00293A9B" w:rsidRPr="00293A9B">
        <w:rPr>
          <w:rFonts w:cs="David"/>
          <w:noProof/>
        </w:rPr>
        <w:t>, Second edi. Wiley-Interscience, 2006.</w:t>
      </w:r>
    </w:p>
    <w:p w14:paraId="2C116C6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w:t>
      </w:r>
      <w:r w:rsidRPr="00293A9B">
        <w:rPr>
          <w:rFonts w:cs="David"/>
          <w:noProof/>
        </w:rPr>
        <w:tab/>
        <w:t xml:space="preserve">D. J. Jacob and D. A. Winner, “Effect of climate change on air quality - citation,” </w:t>
      </w:r>
      <w:r w:rsidRPr="00293A9B">
        <w:rPr>
          <w:rFonts w:cs="David"/>
          <w:i/>
          <w:iCs/>
          <w:noProof/>
        </w:rPr>
        <w:t>Atmos. Environ.</w:t>
      </w:r>
      <w:r w:rsidRPr="00293A9B">
        <w:rPr>
          <w:rFonts w:cs="David"/>
          <w:noProof/>
        </w:rPr>
        <w:t>, vol. 43, no. 1, pp. 51–63, 2009.</w:t>
      </w:r>
    </w:p>
    <w:p w14:paraId="3377694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w:t>
      </w:r>
      <w:r w:rsidRPr="00293A9B">
        <w:rPr>
          <w:rFonts w:cs="David"/>
          <w:noProof/>
        </w:rPr>
        <w:tab/>
        <w:t xml:space="preserve">“Greenhouse Gas Emissions,” </w:t>
      </w:r>
      <w:r w:rsidRPr="00293A9B">
        <w:rPr>
          <w:rFonts w:cs="David"/>
          <w:i/>
          <w:iCs/>
          <w:noProof/>
        </w:rPr>
        <w:t>EPA, United States Environmental Protection Agency</w:t>
      </w:r>
      <w:r w:rsidRPr="00293A9B">
        <w:rPr>
          <w:rFonts w:cs="David"/>
          <w:noProof/>
        </w:rPr>
        <w:t>, 2019. [Online]. Available: https://www.epa.gov/ghgemissions/overview-greenhouse-gases. [Accessed: 23-May-2019].</w:t>
      </w:r>
    </w:p>
    <w:p w14:paraId="070EB0C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w:t>
      </w:r>
      <w:r w:rsidRPr="00293A9B">
        <w:rPr>
          <w:rFonts w:cs="David"/>
          <w:noProof/>
        </w:rPr>
        <w:tab/>
        <w:t xml:space="preserve">“Israel ministry of environmental protection,” </w:t>
      </w:r>
      <w:r w:rsidRPr="00293A9B">
        <w:rPr>
          <w:rFonts w:cs="David"/>
          <w:i/>
          <w:iCs/>
          <w:noProof/>
        </w:rPr>
        <w:t>The Impact of Air Pollution from Industry</w:t>
      </w:r>
      <w:r w:rsidRPr="00293A9B">
        <w:rPr>
          <w:rFonts w:cs="David"/>
          <w:noProof/>
        </w:rPr>
        <w:t>, 2015. [Online]. Available: http://www.sviva.gov.il/English/env_topics/Health-and-Environment/Health-Impact-of-Environmental-Nuisances/Pages/The-Impact-of-Air-Pollution-from-Industry.aspx. [Accessed: 23-May-2018].</w:t>
      </w:r>
    </w:p>
    <w:p w14:paraId="59A13A14"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5]</w:t>
      </w:r>
      <w:r w:rsidRPr="00293A9B">
        <w:rPr>
          <w:rFonts w:cs="David"/>
          <w:noProof/>
        </w:rPr>
        <w:tab/>
        <w:t>WHO, “Ambient air pollution: Health impacts,” 2019. [Online]. Available: https://www.who.int/airpollution/ambient/health-impacts/en/. [Accessed: 10-Mar-2019].</w:t>
      </w:r>
    </w:p>
    <w:p w14:paraId="193E056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6]</w:t>
      </w:r>
      <w:r w:rsidRPr="00293A9B">
        <w:rPr>
          <w:rFonts w:cs="David"/>
          <w:noProof/>
        </w:rPr>
        <w:tab/>
        <w:t xml:space="preserve">IPCC, </w:t>
      </w:r>
      <w:r w:rsidRPr="00293A9B">
        <w:rPr>
          <w:rFonts w:cs="David"/>
          <w:i/>
          <w:iCs/>
          <w:noProof/>
        </w:rPr>
        <w:t>Climate Change 2013</w:t>
      </w:r>
      <w:r w:rsidRPr="00293A9B">
        <w:rPr>
          <w:rFonts w:cs="David"/>
          <w:noProof/>
        </w:rPr>
        <w:t>, vol. 5. 2014.</w:t>
      </w:r>
    </w:p>
    <w:p w14:paraId="7B622F1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7]</w:t>
      </w:r>
      <w:r w:rsidRPr="00293A9B">
        <w:rPr>
          <w:rFonts w:cs="David"/>
          <w:noProof/>
        </w:rPr>
        <w:tab/>
        <w:t xml:space="preserve">A. M. Fiore, V. Naik, and E. M. Leibensperger, “Air quality and climate connections,” </w:t>
      </w:r>
      <w:r w:rsidRPr="00293A9B">
        <w:rPr>
          <w:rFonts w:cs="David"/>
          <w:i/>
          <w:iCs/>
          <w:noProof/>
        </w:rPr>
        <w:t>J. Air Waste Manag. Assoc.</w:t>
      </w:r>
      <w:r w:rsidRPr="00293A9B">
        <w:rPr>
          <w:rFonts w:cs="David"/>
          <w:noProof/>
        </w:rPr>
        <w:t>, vol. 65, no. 6, pp. 645–685, 2015.</w:t>
      </w:r>
    </w:p>
    <w:p w14:paraId="00B543B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8]</w:t>
      </w:r>
      <w:r w:rsidRPr="00293A9B">
        <w:rPr>
          <w:rFonts w:cs="David"/>
          <w:noProof/>
        </w:rPr>
        <w:tab/>
        <w:t xml:space="preserve">M. Jerrett </w:t>
      </w:r>
      <w:r w:rsidRPr="00293A9B">
        <w:rPr>
          <w:rFonts w:cs="David"/>
          <w:i/>
          <w:iCs/>
          <w:noProof/>
        </w:rPr>
        <w:t>et al.</w:t>
      </w:r>
      <w:r w:rsidRPr="00293A9B">
        <w:rPr>
          <w:rFonts w:cs="David"/>
          <w:noProof/>
        </w:rPr>
        <w:t xml:space="preserve">, “A review and evaluation of intraurban air pollution exposure models,” </w:t>
      </w:r>
      <w:r w:rsidRPr="00293A9B">
        <w:rPr>
          <w:rFonts w:cs="David"/>
          <w:i/>
          <w:iCs/>
          <w:noProof/>
        </w:rPr>
        <w:t>J. Expo. Anal. Environ. Epidemiol.</w:t>
      </w:r>
      <w:r w:rsidRPr="00293A9B">
        <w:rPr>
          <w:rFonts w:cs="David"/>
          <w:noProof/>
        </w:rPr>
        <w:t>, vol. 15, no. 2, pp. 185–204, 2005.</w:t>
      </w:r>
    </w:p>
    <w:p w14:paraId="44F2E24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9]</w:t>
      </w:r>
      <w:r w:rsidRPr="00293A9B">
        <w:rPr>
          <w:rFonts w:cs="David"/>
          <w:noProof/>
        </w:rPr>
        <w:tab/>
        <w:t xml:space="preserve">F. Kizel </w:t>
      </w:r>
      <w:r w:rsidRPr="00293A9B">
        <w:rPr>
          <w:rFonts w:cs="David"/>
          <w:i/>
          <w:iCs/>
          <w:noProof/>
        </w:rPr>
        <w:t>et al.</w:t>
      </w:r>
      <w:r w:rsidRPr="00293A9B">
        <w:rPr>
          <w:rFonts w:cs="David"/>
          <w:noProof/>
        </w:rPr>
        <w:t xml:space="preserve">, “Node-to-node field calibration of wireless distributed air pollution sensor network,” </w:t>
      </w:r>
      <w:r w:rsidRPr="00293A9B">
        <w:rPr>
          <w:rFonts w:cs="David"/>
          <w:i/>
          <w:iCs/>
          <w:noProof/>
        </w:rPr>
        <w:t>Environ. Pollut.</w:t>
      </w:r>
      <w:r w:rsidRPr="00293A9B">
        <w:rPr>
          <w:rFonts w:cs="David"/>
          <w:noProof/>
        </w:rPr>
        <w:t>, vol. 233, pp. 900–909, 2018.</w:t>
      </w:r>
    </w:p>
    <w:p w14:paraId="34E0674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0]</w:t>
      </w:r>
      <w:r w:rsidRPr="00293A9B">
        <w:rPr>
          <w:rFonts w:cs="David"/>
          <w:noProof/>
        </w:rPr>
        <w:tab/>
        <w:t xml:space="preserve">U. Lerner, T. Yacobi, I. Levy, S. A. Moltchanov, T. Cole-Hunter, and B. Fishbain, “The effect of ego-motion on environmental monitoring,” </w:t>
      </w:r>
      <w:r w:rsidRPr="00293A9B">
        <w:rPr>
          <w:rFonts w:cs="David"/>
          <w:i/>
          <w:iCs/>
          <w:noProof/>
        </w:rPr>
        <w:t>Sci. Total Environ.</w:t>
      </w:r>
      <w:r w:rsidRPr="00293A9B">
        <w:rPr>
          <w:rFonts w:cs="David"/>
          <w:noProof/>
        </w:rPr>
        <w:t>, vol. 533, pp. 8–16, 2015.</w:t>
      </w:r>
    </w:p>
    <w:p w14:paraId="1FE638A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1]</w:t>
      </w:r>
      <w:r w:rsidRPr="00293A9B">
        <w:rPr>
          <w:rFonts w:cs="David"/>
          <w:noProof/>
        </w:rPr>
        <w:tab/>
        <w:t xml:space="preserve">S. Moltchanov, I. Levy, Y. Etzion, U. Lerner, D. M. Broday, and B. Fishbain, “On the feasibility of measuring urban air pollution by wireless distributed sensor networks,” </w:t>
      </w:r>
      <w:r w:rsidRPr="00293A9B">
        <w:rPr>
          <w:rFonts w:cs="David"/>
          <w:i/>
          <w:iCs/>
          <w:noProof/>
        </w:rPr>
        <w:t>Sci. Total Environ.</w:t>
      </w:r>
      <w:r w:rsidRPr="00293A9B">
        <w:rPr>
          <w:rFonts w:cs="David"/>
          <w:noProof/>
        </w:rPr>
        <w:t>, vol. 502, pp. 537–547, 2015.</w:t>
      </w:r>
    </w:p>
    <w:p w14:paraId="5E17304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2]</w:t>
      </w:r>
      <w:r w:rsidRPr="00293A9B">
        <w:rPr>
          <w:rFonts w:cs="David"/>
          <w:noProof/>
        </w:rPr>
        <w:tab/>
        <w:t xml:space="preserve">A. Marjovi, A. Arfire, and A. Martinoli, “High Resolution Air Pollution Maps in Urban Environments Using Mobile Sensor Networks,” </w:t>
      </w:r>
      <w:r w:rsidRPr="00293A9B">
        <w:rPr>
          <w:rFonts w:cs="David"/>
          <w:i/>
          <w:iCs/>
          <w:noProof/>
        </w:rPr>
        <w:t>2015 Int. Conf. Distrib. Comput. Sens. Syst.</w:t>
      </w:r>
      <w:r w:rsidRPr="00293A9B">
        <w:rPr>
          <w:rFonts w:cs="David"/>
          <w:noProof/>
        </w:rPr>
        <w:t>, pp. 11–20, 2015.</w:t>
      </w:r>
    </w:p>
    <w:p w14:paraId="3AA52CE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3]</w:t>
      </w:r>
      <w:r w:rsidRPr="00293A9B">
        <w:rPr>
          <w:rFonts w:cs="David"/>
          <w:noProof/>
        </w:rPr>
        <w:tab/>
        <w:t xml:space="preserve">M. I. Mead </w:t>
      </w:r>
      <w:r w:rsidRPr="00293A9B">
        <w:rPr>
          <w:rFonts w:cs="David"/>
          <w:i/>
          <w:iCs/>
          <w:noProof/>
        </w:rPr>
        <w:t>et al.</w:t>
      </w:r>
      <w:r w:rsidRPr="00293A9B">
        <w:rPr>
          <w:rFonts w:cs="David"/>
          <w:noProof/>
        </w:rPr>
        <w:t xml:space="preserve">, “The use of electrochemical sensors for monitoring urban air quality in low-cost, high-density networks,” </w:t>
      </w:r>
      <w:r w:rsidRPr="00293A9B">
        <w:rPr>
          <w:rFonts w:cs="David"/>
          <w:i/>
          <w:iCs/>
          <w:noProof/>
        </w:rPr>
        <w:t>Atmos. Environ.</w:t>
      </w:r>
      <w:r w:rsidRPr="00293A9B">
        <w:rPr>
          <w:rFonts w:cs="David"/>
          <w:noProof/>
        </w:rPr>
        <w:t>, vol. 70, pp. 186–203, 2013.</w:t>
      </w:r>
    </w:p>
    <w:p w14:paraId="6DB86A7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4]</w:t>
      </w:r>
      <w:r w:rsidRPr="00293A9B">
        <w:rPr>
          <w:rFonts w:cs="David"/>
          <w:noProof/>
        </w:rPr>
        <w:tab/>
        <w:t xml:space="preserve">R. Piedrahita </w:t>
      </w:r>
      <w:r w:rsidRPr="00293A9B">
        <w:rPr>
          <w:rFonts w:cs="David"/>
          <w:i/>
          <w:iCs/>
          <w:noProof/>
        </w:rPr>
        <w:t>et al.</w:t>
      </w:r>
      <w:r w:rsidRPr="00293A9B">
        <w:rPr>
          <w:rFonts w:cs="David"/>
          <w:noProof/>
        </w:rPr>
        <w:t xml:space="preserve">, “The next generation of low-cost personal air quality sensors for quantitative exposure monitoring,” </w:t>
      </w:r>
      <w:r w:rsidRPr="00293A9B">
        <w:rPr>
          <w:rFonts w:cs="David"/>
          <w:i/>
          <w:iCs/>
          <w:noProof/>
        </w:rPr>
        <w:t>Atmos. Meas. Tech.</w:t>
      </w:r>
      <w:r w:rsidRPr="00293A9B">
        <w:rPr>
          <w:rFonts w:cs="David"/>
          <w:noProof/>
        </w:rPr>
        <w:t>, vol. 7, no. 10, pp. 3325–3336, 2014.</w:t>
      </w:r>
    </w:p>
    <w:p w14:paraId="56D93B2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5]</w:t>
      </w:r>
      <w:r w:rsidRPr="00293A9B">
        <w:rPr>
          <w:rFonts w:cs="David"/>
          <w:noProof/>
        </w:rPr>
        <w:tab/>
        <w:t xml:space="preserve">N. Castell </w:t>
      </w:r>
      <w:r w:rsidRPr="00293A9B">
        <w:rPr>
          <w:rFonts w:cs="David"/>
          <w:i/>
          <w:iCs/>
          <w:noProof/>
        </w:rPr>
        <w:t>et al.</w:t>
      </w:r>
      <w:r w:rsidRPr="00293A9B">
        <w:rPr>
          <w:rFonts w:cs="David"/>
          <w:noProof/>
        </w:rPr>
        <w:t xml:space="preserve">, “Can commercial low-cost sensor platforms contribute to air quality monitoring and exposure estimates?,” </w:t>
      </w:r>
      <w:r w:rsidRPr="00293A9B">
        <w:rPr>
          <w:rFonts w:cs="David"/>
          <w:i/>
          <w:iCs/>
          <w:noProof/>
        </w:rPr>
        <w:t>Environ. Int.</w:t>
      </w:r>
      <w:r w:rsidRPr="00293A9B">
        <w:rPr>
          <w:rFonts w:cs="David"/>
          <w:noProof/>
        </w:rPr>
        <w:t>, vol. 99, pp. 293–302, 2017.</w:t>
      </w:r>
    </w:p>
    <w:p w14:paraId="66C05FE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6]</w:t>
      </w:r>
      <w:r w:rsidRPr="00293A9B">
        <w:rPr>
          <w:rFonts w:cs="David"/>
          <w:noProof/>
        </w:rPr>
        <w:tab/>
        <w:t xml:space="preserve">A. Nebenzal and B. Fishbain, </w:t>
      </w:r>
      <w:r w:rsidRPr="00293A9B">
        <w:rPr>
          <w:rFonts w:cs="David"/>
          <w:i/>
          <w:iCs/>
          <w:noProof/>
        </w:rPr>
        <w:t>Hough-Transform-Based Interpolation Scheme for Generating Accurate Dense Spatial Maps of Air Pollutants from Sparse Sensin</w:t>
      </w:r>
      <w:r w:rsidRPr="00293A9B">
        <w:rPr>
          <w:rFonts w:cs="David"/>
          <w:noProof/>
        </w:rPr>
        <w:t xml:space="preserve">, vol. 507. </w:t>
      </w:r>
      <w:r w:rsidRPr="00293A9B">
        <w:rPr>
          <w:rFonts w:cs="David"/>
          <w:noProof/>
        </w:rPr>
        <w:lastRenderedPageBreak/>
        <w:t>Springer International Publishing, 2017.</w:t>
      </w:r>
    </w:p>
    <w:p w14:paraId="7D2BF4F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7]</w:t>
      </w:r>
      <w:r w:rsidRPr="00293A9B">
        <w:rPr>
          <w:rFonts w:cs="David"/>
          <w:noProof/>
        </w:rPr>
        <w:tab/>
        <w:t xml:space="preserve">P. H. Ryan and G. K. LeMasters, “A Review of Land-use Regression Models for Characterizing Intraurban Air Pollution Exposure,” </w:t>
      </w:r>
      <w:r w:rsidRPr="00293A9B">
        <w:rPr>
          <w:rFonts w:cs="David"/>
          <w:i/>
          <w:iCs/>
          <w:noProof/>
        </w:rPr>
        <w:t>Inhal. Toxicol.</w:t>
      </w:r>
      <w:r w:rsidRPr="00293A9B">
        <w:rPr>
          <w:rFonts w:cs="David"/>
          <w:noProof/>
        </w:rPr>
        <w:t>, vol. 19, no. sup1, pp. 127–133, Jan. 2007.</w:t>
      </w:r>
    </w:p>
    <w:p w14:paraId="1A62601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8]</w:t>
      </w:r>
      <w:r w:rsidRPr="00293A9B">
        <w:rPr>
          <w:rFonts w:cs="David"/>
          <w:noProof/>
        </w:rPr>
        <w:tab/>
        <w:t xml:space="preserve">J. M. Stockie, “The Mathematics of Atmospheric Dispersion Modeling,” </w:t>
      </w:r>
      <w:r w:rsidRPr="00293A9B">
        <w:rPr>
          <w:rFonts w:cs="David"/>
          <w:i/>
          <w:iCs/>
          <w:noProof/>
        </w:rPr>
        <w:t>SIAM Rev.</w:t>
      </w:r>
      <w:r w:rsidRPr="00293A9B">
        <w:rPr>
          <w:rFonts w:cs="David"/>
          <w:noProof/>
        </w:rPr>
        <w:t>, vol. 53, no. 2, pp. 349–372, 2011.</w:t>
      </w:r>
    </w:p>
    <w:p w14:paraId="4B0DCFB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9]</w:t>
      </w:r>
      <w:r w:rsidRPr="00293A9B">
        <w:rPr>
          <w:rFonts w:cs="David"/>
          <w:noProof/>
        </w:rPr>
        <w:tab/>
        <w:t xml:space="preserve">A. F. Stein, V. Isakov, J. Godowitch, and R. R. Draxler, “A hybrid modeling approach to resolve pollutant concentrations in an urban area,” </w:t>
      </w:r>
      <w:r w:rsidRPr="00293A9B">
        <w:rPr>
          <w:rFonts w:cs="David"/>
          <w:i/>
          <w:iCs/>
          <w:noProof/>
        </w:rPr>
        <w:t>Atmos. Environ.</w:t>
      </w:r>
      <w:r w:rsidRPr="00293A9B">
        <w:rPr>
          <w:rFonts w:cs="David"/>
          <w:noProof/>
        </w:rPr>
        <w:t>, vol. 41, no. 40, pp. 9410–9426, 2007.</w:t>
      </w:r>
    </w:p>
    <w:p w14:paraId="6BE571A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0]</w:t>
      </w:r>
      <w:r w:rsidRPr="00293A9B">
        <w:rPr>
          <w:rFonts w:cs="David"/>
          <w:noProof/>
        </w:rPr>
        <w:tab/>
        <w:t xml:space="preserve">R. L. Burritt and C. Saka, “Quality of physical environmental management accounting information, Lessons from Pollutant Release and Transfer Registers,” </w:t>
      </w:r>
      <w:r w:rsidRPr="00293A9B">
        <w:rPr>
          <w:rFonts w:cs="David"/>
          <w:i/>
          <w:iCs/>
          <w:noProof/>
        </w:rPr>
        <w:t>Sustain. Account. Report.</w:t>
      </w:r>
      <w:r w:rsidRPr="00293A9B">
        <w:rPr>
          <w:rFonts w:cs="David"/>
          <w:noProof/>
        </w:rPr>
        <w:t>, pp. 373–407, 2006.</w:t>
      </w:r>
    </w:p>
    <w:p w14:paraId="5C45B78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1]</w:t>
      </w:r>
      <w:r w:rsidRPr="00293A9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293A9B">
        <w:rPr>
          <w:rFonts w:cs="David"/>
          <w:i/>
          <w:iCs/>
          <w:noProof/>
        </w:rPr>
        <w:t>Risk Anal.</w:t>
      </w:r>
      <w:r w:rsidRPr="00293A9B">
        <w:rPr>
          <w:rFonts w:cs="David"/>
          <w:noProof/>
        </w:rPr>
        <w:t>, vol. 27, no. 1, pp. 203–223, 2007.</w:t>
      </w:r>
    </w:p>
    <w:p w14:paraId="799FC31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2]</w:t>
      </w:r>
      <w:r w:rsidRPr="00293A9B">
        <w:rPr>
          <w:rFonts w:cs="David"/>
          <w:noProof/>
        </w:rPr>
        <w:tab/>
        <w:t xml:space="preserve">R. Sullivan and A. Gouldson, “Pollutant release and transfer registers: Examining the value of government-led reporting on corporate environmental performance,” </w:t>
      </w:r>
      <w:r w:rsidRPr="00293A9B">
        <w:rPr>
          <w:rFonts w:cs="David"/>
          <w:i/>
          <w:iCs/>
          <w:noProof/>
        </w:rPr>
        <w:t>Corp. Soc. Responsib. Environ. Manag.</w:t>
      </w:r>
      <w:r w:rsidRPr="00293A9B">
        <w:rPr>
          <w:rFonts w:cs="David"/>
          <w:noProof/>
        </w:rPr>
        <w:t>, vol. 14, no. 5, pp. 263–273, 2007.</w:t>
      </w:r>
    </w:p>
    <w:p w14:paraId="010C108B"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3]</w:t>
      </w:r>
      <w:r w:rsidRPr="00293A9B">
        <w:rPr>
          <w:rFonts w:cs="David"/>
          <w:noProof/>
        </w:rPr>
        <w:tab/>
        <w:t xml:space="preserve">M. Hutchinson, H. Oh, and W. H. Chen, “A review of source term estimation methods for atmospheric dispersion events using static or mobile sensors,” </w:t>
      </w:r>
      <w:r w:rsidRPr="00293A9B">
        <w:rPr>
          <w:rFonts w:cs="David"/>
          <w:i/>
          <w:iCs/>
          <w:noProof/>
        </w:rPr>
        <w:t>Inf. Fusion</w:t>
      </w:r>
      <w:r w:rsidRPr="00293A9B">
        <w:rPr>
          <w:rFonts w:cs="David"/>
          <w:noProof/>
        </w:rPr>
        <w:t>, vol. 36, pp. 130–148, 2017.</w:t>
      </w:r>
    </w:p>
    <w:p w14:paraId="46E347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4]</w:t>
      </w:r>
      <w:r w:rsidRPr="00293A9B">
        <w:rPr>
          <w:rFonts w:cs="David"/>
          <w:noProof/>
        </w:rPr>
        <w:tab/>
        <w:t xml:space="preserve">B. Liu, O. Dousse, P. Nain, and D. Towsley, “Dynamic coverage of mobile sensor networks,” </w:t>
      </w:r>
      <w:r w:rsidRPr="00293A9B">
        <w:rPr>
          <w:rFonts w:cs="David"/>
          <w:i/>
          <w:iCs/>
          <w:noProof/>
        </w:rPr>
        <w:t>IEEE Trans. Parallel Distrib. Syst.</w:t>
      </w:r>
      <w:r w:rsidRPr="00293A9B">
        <w:rPr>
          <w:rFonts w:cs="David"/>
          <w:noProof/>
        </w:rPr>
        <w:t>, vol. 24, no. 2, pp. 301–311, 2013.</w:t>
      </w:r>
    </w:p>
    <w:p w14:paraId="182EDA1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5]</w:t>
      </w:r>
      <w:r w:rsidRPr="00293A9B">
        <w:rPr>
          <w:rFonts w:cs="David"/>
          <w:noProof/>
        </w:rPr>
        <w:tab/>
        <w:t xml:space="preserve">Q. Zhao and A. Swami, “Coverage and Connectivity in Wireless Sensor Networks,” </w:t>
      </w:r>
      <w:r w:rsidRPr="00293A9B">
        <w:rPr>
          <w:rFonts w:cs="David"/>
          <w:i/>
          <w:iCs/>
          <w:noProof/>
        </w:rPr>
        <w:t>Adapt. Cross Layer Des. Wirel. Networks</w:t>
      </w:r>
      <w:r w:rsidRPr="00293A9B">
        <w:rPr>
          <w:rFonts w:cs="David"/>
          <w:noProof/>
        </w:rPr>
        <w:t>, pp. 301–323, 2010.</w:t>
      </w:r>
    </w:p>
    <w:p w14:paraId="5871D85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6]</w:t>
      </w:r>
      <w:r w:rsidRPr="00293A9B">
        <w:rPr>
          <w:rFonts w:cs="David"/>
          <w:noProof/>
        </w:rPr>
        <w:tab/>
        <w:t xml:space="preserve">H. Zhang and C. Liu, “A Review on Node Deployment of Wireless Sensor Network,” </w:t>
      </w:r>
      <w:r w:rsidRPr="00293A9B">
        <w:rPr>
          <w:rFonts w:cs="David"/>
          <w:i/>
          <w:iCs/>
          <w:noProof/>
        </w:rPr>
        <w:t>IJCSI Int. J. Comput. Sci. Issues</w:t>
      </w:r>
      <w:r w:rsidRPr="00293A9B">
        <w:rPr>
          <w:rFonts w:cs="David"/>
          <w:noProof/>
        </w:rPr>
        <w:t>, vol. 9, no. 6, pp. 378–383, 2012.</w:t>
      </w:r>
    </w:p>
    <w:p w14:paraId="22851A4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7]</w:t>
      </w:r>
      <w:r w:rsidRPr="00293A9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93A9B">
        <w:rPr>
          <w:rFonts w:cs="David"/>
          <w:i/>
          <w:iCs/>
          <w:noProof/>
        </w:rPr>
        <w:t>Sci. Total Environ.</w:t>
      </w:r>
      <w:r w:rsidRPr="00293A9B">
        <w:rPr>
          <w:rFonts w:cs="David"/>
          <w:noProof/>
        </w:rPr>
        <w:t>, vol. 575, no. September 2016, pp. 639–648, 2017.</w:t>
      </w:r>
    </w:p>
    <w:p w14:paraId="674D269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8]</w:t>
      </w:r>
      <w:r w:rsidRPr="00293A9B">
        <w:rPr>
          <w:rFonts w:cs="David"/>
          <w:noProof/>
        </w:rPr>
        <w:tab/>
        <w:t xml:space="preserve">U. Lerner, O. Hirshfeld, and B. Fishbain, “Optimal Deployment of a Heterogeneous Environmental Sensor Network,” </w:t>
      </w:r>
      <w:r w:rsidRPr="00293A9B">
        <w:rPr>
          <w:rFonts w:cs="David"/>
          <w:i/>
          <w:iCs/>
          <w:noProof/>
        </w:rPr>
        <w:t>Jorunal Environ. Informatics</w:t>
      </w:r>
      <w:r w:rsidRPr="00293A9B">
        <w:rPr>
          <w:rFonts w:cs="David"/>
          <w:noProof/>
        </w:rPr>
        <w:t>, no. X, pp. 1–9, 2018.</w:t>
      </w:r>
    </w:p>
    <w:p w14:paraId="15CEA68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9]</w:t>
      </w:r>
      <w:r w:rsidRPr="00293A9B">
        <w:rPr>
          <w:rFonts w:cs="David"/>
          <w:noProof/>
        </w:rPr>
        <w:tab/>
        <w:t xml:space="preserve">P. S. Kanaroglou </w:t>
      </w:r>
      <w:r w:rsidRPr="00293A9B">
        <w:rPr>
          <w:rFonts w:cs="David"/>
          <w:i/>
          <w:iCs/>
          <w:noProof/>
        </w:rPr>
        <w:t>et al.</w:t>
      </w:r>
      <w:r w:rsidRPr="00293A9B">
        <w:rPr>
          <w:rFonts w:cs="David"/>
          <w:noProof/>
        </w:rPr>
        <w:t xml:space="preserve">, “Establishing an air pollution monitoring network for intra-urban population exposure assessment: A location-allocation approach,” </w:t>
      </w:r>
      <w:r w:rsidRPr="00293A9B">
        <w:rPr>
          <w:rFonts w:cs="David"/>
          <w:i/>
          <w:iCs/>
          <w:noProof/>
        </w:rPr>
        <w:t>Atmos. Environ.</w:t>
      </w:r>
      <w:r w:rsidRPr="00293A9B">
        <w:rPr>
          <w:rFonts w:cs="David"/>
          <w:noProof/>
        </w:rPr>
        <w:t>, vol. 39, no. 13, pp. 2399–2409, 2005.</w:t>
      </w:r>
    </w:p>
    <w:p w14:paraId="33D6846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0]</w:t>
      </w:r>
      <w:r w:rsidRPr="00293A9B">
        <w:rPr>
          <w:rFonts w:cs="David"/>
          <w:noProof/>
        </w:rPr>
        <w:tab/>
        <w:t xml:space="preserve">B. Carter and R. Ragade, “A probabilistic model for the deployment of sensors,” </w:t>
      </w:r>
      <w:r w:rsidRPr="00293A9B">
        <w:rPr>
          <w:rFonts w:cs="David"/>
          <w:i/>
          <w:iCs/>
          <w:noProof/>
        </w:rPr>
        <w:t xml:space="preserve">SAS </w:t>
      </w:r>
      <w:r w:rsidRPr="00293A9B">
        <w:rPr>
          <w:rFonts w:cs="David"/>
          <w:i/>
          <w:iCs/>
          <w:noProof/>
        </w:rPr>
        <w:lastRenderedPageBreak/>
        <w:t>2009 - IEEE Sensors Appl. Symp. Proc.</w:t>
      </w:r>
      <w:r w:rsidRPr="00293A9B">
        <w:rPr>
          <w:rFonts w:cs="David"/>
          <w:noProof/>
        </w:rPr>
        <w:t>, pp. 7–12, 2009.</w:t>
      </w:r>
    </w:p>
    <w:p w14:paraId="47A2E9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1]</w:t>
      </w:r>
      <w:r w:rsidRPr="00293A9B">
        <w:rPr>
          <w:rFonts w:cs="David"/>
          <w:noProof/>
        </w:rPr>
        <w:tab/>
        <w:t xml:space="preserve">A. Boubrima, W. Bechkit, and H. Rivano, “Optimal WSN Deployment Models for Air Pollution Monitoring,” </w:t>
      </w:r>
      <w:r w:rsidRPr="00293A9B">
        <w:rPr>
          <w:rFonts w:cs="David"/>
          <w:i/>
          <w:iCs/>
          <w:noProof/>
        </w:rPr>
        <w:t>IEEE Trans. Wirel. Commun.</w:t>
      </w:r>
      <w:r w:rsidRPr="00293A9B">
        <w:rPr>
          <w:rFonts w:cs="David"/>
          <w:noProof/>
        </w:rPr>
        <w:t>, vol. 16, no. 5, pp. 2723–2735, 2017.</w:t>
      </w:r>
    </w:p>
    <w:p w14:paraId="4FEDF4F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2]</w:t>
      </w:r>
      <w:r w:rsidRPr="00293A9B">
        <w:rPr>
          <w:rFonts w:cs="David"/>
          <w:noProof/>
        </w:rPr>
        <w:tab/>
        <w:t xml:space="preserve">A. Boubrima, W. Bechkit, H. Rivano, and L. Soulhac, “Leveraging the potential of WSN for an efficient correction of air pollution fine-grained simulations,” </w:t>
      </w:r>
      <w:r w:rsidRPr="00293A9B">
        <w:rPr>
          <w:rFonts w:cs="David"/>
          <w:i/>
          <w:iCs/>
          <w:noProof/>
        </w:rPr>
        <w:t>Proc. - Int. Conf. Comput. Commun. Networks, ICCCN</w:t>
      </w:r>
      <w:r w:rsidRPr="00293A9B">
        <w:rPr>
          <w:rFonts w:cs="David"/>
          <w:noProof/>
        </w:rPr>
        <w:t>, vol. 2018–July, 2018.</w:t>
      </w:r>
    </w:p>
    <w:p w14:paraId="76DA8FF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3]</w:t>
      </w:r>
      <w:r w:rsidRPr="00293A9B">
        <w:rPr>
          <w:rFonts w:cs="David"/>
          <w:noProof/>
        </w:rPr>
        <w:tab/>
        <w:t xml:space="preserve">J. D. Berman, L. Jin, M. L. Bell, and F. C. Curriero, “Developing a geostatistical simulation method to inform the quantity and placement of new monitors for a follow-up air sampling campaign,” </w:t>
      </w:r>
      <w:r w:rsidRPr="00293A9B">
        <w:rPr>
          <w:rFonts w:cs="David"/>
          <w:i/>
          <w:iCs/>
          <w:noProof/>
        </w:rPr>
        <w:t>J. Expo. Sci. Environ. Epidemiol.</w:t>
      </w:r>
      <w:r w:rsidRPr="00293A9B">
        <w:rPr>
          <w:rFonts w:cs="David"/>
          <w:noProof/>
        </w:rPr>
        <w:t>, vol. 29, no. 2, pp. 248–257, 2019.</w:t>
      </w:r>
    </w:p>
    <w:p w14:paraId="39D330A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4]</w:t>
      </w:r>
      <w:r w:rsidRPr="00293A9B">
        <w:rPr>
          <w:rFonts w:cs="David"/>
          <w:noProof/>
        </w:rPr>
        <w:tab/>
        <w:t xml:space="preserve">Y. Kuroki, G. S. Young, and S. E. Haupt, “UAV navigation by an expert system for contaminant mapping with a genetic algorithm,” </w:t>
      </w:r>
      <w:r w:rsidRPr="00293A9B">
        <w:rPr>
          <w:rFonts w:cs="David"/>
          <w:i/>
          <w:iCs/>
          <w:noProof/>
        </w:rPr>
        <w:t>Expert Syst. Appl.</w:t>
      </w:r>
      <w:r w:rsidRPr="00293A9B">
        <w:rPr>
          <w:rFonts w:cs="David"/>
          <w:noProof/>
        </w:rPr>
        <w:t>, vol. 37, no. 6, pp. 4687–4697, 2010.</w:t>
      </w:r>
    </w:p>
    <w:p w14:paraId="75FE832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5]</w:t>
      </w:r>
      <w:r w:rsidRPr="00293A9B">
        <w:rPr>
          <w:rFonts w:cs="David"/>
          <w:noProof/>
        </w:rPr>
        <w:tab/>
        <w:t xml:space="preserve">A. Belkhiri, W. Bechkit, H. Rivano, and M. Koudil, “Context aware MWSN optimal redeployment strategies for air pollution timely monitoring,” </w:t>
      </w:r>
      <w:r w:rsidRPr="00293A9B">
        <w:rPr>
          <w:rFonts w:cs="David"/>
          <w:i/>
          <w:iCs/>
          <w:noProof/>
        </w:rPr>
        <w:t>IEEE Int. Conf. Commun.</w:t>
      </w:r>
      <w:r w:rsidRPr="00293A9B">
        <w:rPr>
          <w:rFonts w:cs="David"/>
          <w:noProof/>
        </w:rPr>
        <w:t>, vol. 2018–May, 2018.</w:t>
      </w:r>
    </w:p>
    <w:p w14:paraId="3FFA857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6]</w:t>
      </w:r>
      <w:r w:rsidRPr="00293A9B">
        <w:rPr>
          <w:rFonts w:cs="David"/>
          <w:noProof/>
        </w:rPr>
        <w:tab/>
        <w:t xml:space="preserve">H. Kellerer, U. Pferschy, and D. Pisinger, </w:t>
      </w:r>
      <w:r w:rsidRPr="00293A9B">
        <w:rPr>
          <w:rFonts w:cs="David"/>
          <w:i/>
          <w:iCs/>
          <w:noProof/>
        </w:rPr>
        <w:t>Knapsack Problems</w:t>
      </w:r>
      <w:r w:rsidRPr="00293A9B">
        <w:rPr>
          <w:rFonts w:cs="David"/>
          <w:noProof/>
        </w:rPr>
        <w:t>. Springer, 2004.</w:t>
      </w:r>
    </w:p>
    <w:p w14:paraId="08DF5B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7]</w:t>
      </w:r>
      <w:r w:rsidRPr="00293A9B">
        <w:rPr>
          <w:rFonts w:cs="David"/>
          <w:noProof/>
        </w:rPr>
        <w:tab/>
        <w:t xml:space="preserve">R. M. Karp, “Reducibility among combinatorial problems,” in </w:t>
      </w:r>
      <w:r w:rsidRPr="00293A9B">
        <w:rPr>
          <w:rFonts w:cs="David"/>
          <w:i/>
          <w:iCs/>
          <w:noProof/>
        </w:rPr>
        <w:t>Complexity of computer computations</w:t>
      </w:r>
      <w:r w:rsidRPr="00293A9B">
        <w:rPr>
          <w:rFonts w:cs="David"/>
          <w:noProof/>
        </w:rPr>
        <w:t>, Springer, 1972, pp. 85–103.</w:t>
      </w:r>
    </w:p>
    <w:p w14:paraId="7BB9E6F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8]</w:t>
      </w:r>
      <w:r w:rsidRPr="00293A9B">
        <w:rPr>
          <w:rFonts w:cs="David"/>
          <w:noProof/>
        </w:rPr>
        <w:tab/>
        <w:t xml:space="preserve">A. E. Eiben and J. E. Smith, </w:t>
      </w:r>
      <w:r w:rsidRPr="00293A9B">
        <w:rPr>
          <w:rFonts w:cs="David"/>
          <w:i/>
          <w:iCs/>
          <w:noProof/>
        </w:rPr>
        <w:t>Introduction to evolutionary computing</w:t>
      </w:r>
      <w:r w:rsidRPr="00293A9B">
        <w:rPr>
          <w:rFonts w:cs="David"/>
          <w:noProof/>
        </w:rPr>
        <w:t>, 2nd Editio., vol. 53. Springer, 2007.</w:t>
      </w:r>
    </w:p>
    <w:p w14:paraId="25DDE00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9]</w:t>
      </w:r>
      <w:r w:rsidRPr="00293A9B">
        <w:rPr>
          <w:rFonts w:cs="David"/>
          <w:noProof/>
        </w:rPr>
        <w:tab/>
        <w:t xml:space="preserve">G. O. Concepts, </w:t>
      </w:r>
      <w:r w:rsidRPr="00293A9B">
        <w:rPr>
          <w:rFonts w:cs="David"/>
          <w:i/>
          <w:iCs/>
          <w:noProof/>
        </w:rPr>
        <w:t>Introduction to Optimum Design, Chapter 16 -Global Optimization Concepts and Methods</w:t>
      </w:r>
      <w:r w:rsidRPr="00293A9B">
        <w:rPr>
          <w:rFonts w:cs="David"/>
          <w:noProof/>
        </w:rPr>
        <w:t>, Fourth Edi. Elsevier Inc., 2017.</w:t>
      </w:r>
    </w:p>
    <w:p w14:paraId="4BE9429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0]</w:t>
      </w:r>
      <w:r w:rsidRPr="00293A9B">
        <w:rPr>
          <w:rFonts w:cs="David"/>
          <w:noProof/>
        </w:rPr>
        <w:tab/>
        <w:t xml:space="preserve">R. Ramadan, H. El-Rewini, and K. Abdelghany, “Optimal and approximate approaches for deployment of heterogeneous sensing devices,” </w:t>
      </w:r>
      <w:r w:rsidRPr="00293A9B">
        <w:rPr>
          <w:rFonts w:cs="David"/>
          <w:i/>
          <w:iCs/>
          <w:noProof/>
        </w:rPr>
        <w:t>Eurasip J. Wirel. Commun. Netw.</w:t>
      </w:r>
      <w:r w:rsidRPr="00293A9B">
        <w:rPr>
          <w:rFonts w:cs="David"/>
          <w:noProof/>
        </w:rPr>
        <w:t>, vol. 2007, 2007.</w:t>
      </w:r>
    </w:p>
    <w:p w14:paraId="4EAC7BF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1]</w:t>
      </w:r>
      <w:r w:rsidRPr="00293A9B">
        <w:rPr>
          <w:rFonts w:cs="David"/>
          <w:noProof/>
        </w:rPr>
        <w:tab/>
        <w:t xml:space="preserve">A. Berchet </w:t>
      </w:r>
      <w:r w:rsidRPr="00293A9B">
        <w:rPr>
          <w:rFonts w:cs="David"/>
          <w:i/>
          <w:iCs/>
          <w:noProof/>
        </w:rPr>
        <w:t>et al.</w:t>
      </w:r>
      <w:r w:rsidRPr="00293A9B">
        <w:rPr>
          <w:rFonts w:cs="David"/>
          <w:noProof/>
        </w:rPr>
        <w:t xml:space="preserve">, “A cost-effective method for simulating city-wide air flow and pollutant dispersion at building resolving scale,” </w:t>
      </w:r>
      <w:r w:rsidRPr="00293A9B">
        <w:rPr>
          <w:rFonts w:cs="David"/>
          <w:i/>
          <w:iCs/>
          <w:noProof/>
        </w:rPr>
        <w:t>Atmos. Environ.</w:t>
      </w:r>
      <w:r w:rsidRPr="00293A9B">
        <w:rPr>
          <w:rFonts w:cs="David"/>
          <w:noProof/>
        </w:rPr>
        <w:t>, vol. 158, pp. 181–196, 2017.</w:t>
      </w:r>
    </w:p>
    <w:p w14:paraId="4A1C75C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2]</w:t>
      </w:r>
      <w:r w:rsidRPr="00293A9B">
        <w:rPr>
          <w:rFonts w:cs="David"/>
          <w:noProof/>
        </w:rPr>
        <w:tab/>
        <w:t>A. Berchet, K. Zink, D. Oettl, J. Brunner, L. Emmenegger, and D. Brunner, “simulations over the city of Zürich , Switzerland,” vol. 2, no. 2, pp. 3441–3459, 2017.</w:t>
      </w:r>
    </w:p>
    <w:p w14:paraId="40DFB60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3]</w:t>
      </w:r>
      <w:r w:rsidRPr="00293A9B">
        <w:rPr>
          <w:rFonts w:cs="David"/>
          <w:noProof/>
        </w:rPr>
        <w:tab/>
        <w:t>D. B. Turner, “Workbook of Atmospheric Dispersion Estimates; 2nd ed;” 1994.</w:t>
      </w:r>
    </w:p>
    <w:p w14:paraId="6156F6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4]</w:t>
      </w:r>
      <w:r w:rsidRPr="00293A9B">
        <w:rPr>
          <w:rFonts w:cs="David"/>
          <w:noProof/>
        </w:rPr>
        <w:tab/>
        <w:t xml:space="preserve">F. Pasquill, “The estimation of the dispersion of windborne material,” </w:t>
      </w:r>
      <w:r w:rsidRPr="00293A9B">
        <w:rPr>
          <w:rFonts w:cs="David"/>
          <w:i/>
          <w:iCs/>
          <w:noProof/>
        </w:rPr>
        <w:t>Met. Mag.</w:t>
      </w:r>
      <w:r w:rsidRPr="00293A9B">
        <w:rPr>
          <w:rFonts w:cs="David"/>
          <w:noProof/>
        </w:rPr>
        <w:t>, vol. 90, no. 1161, pp. 33–49, 1961.</w:t>
      </w:r>
    </w:p>
    <w:p w14:paraId="6044CCC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5]</w:t>
      </w:r>
      <w:r w:rsidRPr="00293A9B">
        <w:rPr>
          <w:rFonts w:cs="David"/>
          <w:noProof/>
        </w:rPr>
        <w:tab/>
        <w:t xml:space="preserve">C. D. Ahrens and R. Henson, </w:t>
      </w:r>
      <w:r w:rsidRPr="00293A9B">
        <w:rPr>
          <w:rFonts w:cs="David"/>
          <w:i/>
          <w:iCs/>
          <w:noProof/>
        </w:rPr>
        <w:t>Meteorology Today: An Introduction to Weather, Climate, and the Environment</w:t>
      </w:r>
      <w:r w:rsidRPr="00293A9B">
        <w:rPr>
          <w:rFonts w:cs="David"/>
          <w:noProof/>
        </w:rPr>
        <w:t>, 12th ed. Cengage Learning, Inc, 2017.</w:t>
      </w:r>
    </w:p>
    <w:p w14:paraId="4A720FB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6]</w:t>
      </w:r>
      <w:r w:rsidRPr="00293A9B">
        <w:rPr>
          <w:rFonts w:cs="David"/>
          <w:noProof/>
        </w:rPr>
        <w:tab/>
        <w:t xml:space="preserve">D. B. Turner, “A diffusion model for an urban area,” </w:t>
      </w:r>
      <w:r w:rsidRPr="00293A9B">
        <w:rPr>
          <w:rFonts w:cs="David"/>
          <w:i/>
          <w:iCs/>
          <w:noProof/>
        </w:rPr>
        <w:t>J. Appl. Meteorol.</w:t>
      </w:r>
      <w:r w:rsidRPr="00293A9B">
        <w:rPr>
          <w:rFonts w:cs="David"/>
          <w:noProof/>
        </w:rPr>
        <w:t>, vol. 3, no. 1, pp. 83–91, 1964.</w:t>
      </w:r>
    </w:p>
    <w:p w14:paraId="14D1DC9D"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7]</w:t>
      </w:r>
      <w:r w:rsidRPr="00293A9B">
        <w:rPr>
          <w:rFonts w:cs="David"/>
          <w:noProof/>
        </w:rPr>
        <w:tab/>
        <w:t xml:space="preserve">USEPA- United States Environmental Protection Agency, “Meteorological Monitoring Guidance for Regulatory Modeling Applications,” </w:t>
      </w:r>
      <w:r w:rsidRPr="00293A9B">
        <w:rPr>
          <w:rFonts w:cs="David"/>
          <w:i/>
          <w:iCs/>
          <w:noProof/>
        </w:rPr>
        <w:t>Epa-454/R-99-005</w:t>
      </w:r>
      <w:r w:rsidRPr="00293A9B">
        <w:rPr>
          <w:rFonts w:cs="David"/>
          <w:noProof/>
        </w:rPr>
        <w:t>, p. 171, 2000.</w:t>
      </w:r>
    </w:p>
    <w:p w14:paraId="7E831B99" w14:textId="34F4F975" w:rsidR="008901CA" w:rsidRPr="00A10451" w:rsidRDefault="008901CA" w:rsidP="00293A9B">
      <w:pPr>
        <w:widowControl w:val="0"/>
        <w:autoSpaceDE w:val="0"/>
        <w:autoSpaceDN w:val="0"/>
        <w:adjustRightInd w:val="0"/>
        <w:ind w:left="640" w:hanging="640"/>
        <w:rPr>
          <w:rFonts w:cs="David"/>
          <w:color w:val="000000" w:themeColor="text1"/>
        </w:rPr>
      </w:pPr>
      <w:r w:rsidRPr="00A10451">
        <w:rPr>
          <w:rFonts w:cs="David" w:hint="cs"/>
          <w:color w:val="000000" w:themeColor="text1"/>
        </w:rPr>
        <w:lastRenderedPageBreak/>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4"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6" w:author="Idit Balachsan" w:date="2019-06-11T16:18:00Z" w:initials="IB">
    <w:p w14:paraId="3DC49613" w14:textId="749D4694" w:rsidR="00641EB2" w:rsidRDefault="00641EB2">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7" w:author="David Fredrick Gold" w:date="2019-05-22T10:11:00Z" w:initials="DFG">
    <w:p w14:paraId="230FBB7E" w14:textId="77777777" w:rsidR="00760508" w:rsidRDefault="00760508" w:rsidP="00760508">
      <w:pPr>
        <w:pStyle w:val="CommentText"/>
      </w:pPr>
      <w:r>
        <w:rPr>
          <w:rStyle w:val="CommentReference"/>
        </w:rPr>
        <w:annotationRef/>
      </w:r>
      <w:proofErr w:type="spellStart"/>
      <w:r>
        <w:t>Multiobjective</w:t>
      </w:r>
      <w:proofErr w:type="spellEnd"/>
      <w:r>
        <w:t xml:space="preserve"> problem </w:t>
      </w:r>
      <w:proofErr w:type="spellStart"/>
      <w:r>
        <w:t>forulations</w:t>
      </w:r>
      <w:proofErr w:type="spellEnd"/>
      <w:r>
        <w:t xml:space="preserve"> (?) </w:t>
      </w:r>
    </w:p>
    <w:p w14:paraId="2D989F86" w14:textId="77777777" w:rsidR="00760508" w:rsidRDefault="00760508" w:rsidP="00760508">
      <w:pPr>
        <w:pStyle w:val="CommentText"/>
      </w:pPr>
      <w:r w:rsidRPr="00347377">
        <w:rPr>
          <w:highlight w:val="yellow"/>
        </w:rPr>
        <w:t>Fixed in the methodology section</w:t>
      </w:r>
    </w:p>
  </w:comment>
  <w:comment w:id="9"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10"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11"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12"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1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1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1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16" w:author="Idit Balachsan" w:date="2019-06-11T17:10:00Z" w:initials="IB">
    <w:p w14:paraId="5FB5C0AA" w14:textId="37210388" w:rsidR="000927A9" w:rsidRDefault="000927A9">
      <w:pPr>
        <w:pStyle w:val="CommentText"/>
      </w:pPr>
      <w:r>
        <w:rPr>
          <w:rStyle w:val="CommentReference"/>
        </w:rPr>
        <w:annotationRef/>
      </w:r>
      <w:r>
        <w:t xml:space="preserve">The Borg MOEA initiates search by starting with a uniform random generation of its initial population of candidate solutions. 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2F9BE" w15:done="0"/>
  <w15:commentEx w15:paraId="57134D44" w15:done="0"/>
  <w15:commentEx w15:paraId="3DC49613" w15:done="0"/>
  <w15:commentEx w15:paraId="2D989F86"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5FB5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2F9BE" w16cid:durableId="209E4B43"/>
  <w16cid:commentId w16cid:paraId="57134D44" w16cid:durableId="20AA0CE1"/>
  <w16cid:commentId w16cid:paraId="3DC49613" w16cid:durableId="20AA52CF"/>
  <w16cid:commentId w16cid:paraId="2D989F86" w16cid:durableId="20978604"/>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5FB5C0AA" w16cid:durableId="20AA5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0E95B" w14:textId="77777777" w:rsidR="0038617B" w:rsidRDefault="0038617B" w:rsidP="00D44124">
      <w:r>
        <w:separator/>
      </w:r>
    </w:p>
  </w:endnote>
  <w:endnote w:type="continuationSeparator" w:id="0">
    <w:p w14:paraId="6E0E888D" w14:textId="77777777" w:rsidR="0038617B" w:rsidRDefault="0038617B" w:rsidP="00D44124">
      <w:r>
        <w:continuationSeparator/>
      </w:r>
    </w:p>
  </w:endnote>
  <w:endnote w:id="1">
    <w:p w14:paraId="532CADD9" w14:textId="77777777" w:rsidR="00760508" w:rsidRPr="003A1F23" w:rsidRDefault="00760508" w:rsidP="00760508">
      <w:pPr>
        <w:pStyle w:val="EndnoteText"/>
      </w:pPr>
      <w:r w:rsidRPr="003A1F23">
        <w:endnoteRef/>
      </w:r>
      <w:r>
        <w:t xml:space="preserve"> </w:t>
      </w:r>
      <w:r w:rsidRPr="003A1F23">
        <w:t xml:space="preserve">Reed, Patrick, Joshua B. </w:t>
      </w:r>
      <w:proofErr w:type="spellStart"/>
      <w:r w:rsidRPr="003A1F23">
        <w:t>Kollat</w:t>
      </w:r>
      <w:proofErr w:type="spellEnd"/>
      <w:r w:rsidRPr="003A1F23">
        <w:t>, and V. K. Devireddy. "Using interactive archives in evolutionary multi-objective optimization: A case study for long-term groundwater monitoring design." Environmental Modelling &amp; Software 22.5 (2007): 683-692.</w:t>
      </w:r>
      <w:r w:rsidRPr="003A1F23">
        <w:rPr>
          <w:rtl/>
        </w:rPr>
        <w:t>‏</w:t>
      </w:r>
    </w:p>
  </w:endnote>
  <w:endnote w:id="2">
    <w:p w14:paraId="74163353" w14:textId="77777777" w:rsidR="00760508" w:rsidRPr="003A1F23" w:rsidRDefault="00760508" w:rsidP="00760508">
      <w:pPr>
        <w:pStyle w:val="EndnoteText"/>
      </w:pPr>
      <w:r w:rsidRPr="003A1F23">
        <w:endnoteRef/>
      </w:r>
      <w:r>
        <w:t xml:space="preserve"> </w:t>
      </w:r>
      <w:r w:rsidRPr="003A1F23">
        <w:t>Iwema, Joost, et al. "Land surface model performance using cosmic-ray and point-scale soil moisture measurements for calibration." Hydrology and Earth System Sciences 21.6 (2017): 2843-2861.</w:t>
      </w:r>
      <w:r w:rsidRPr="003A1F23">
        <w:rPr>
          <w:rtl/>
        </w:rPr>
        <w:t>‏</w:t>
      </w:r>
    </w:p>
  </w:endnote>
  <w:endnote w:id="3">
    <w:p w14:paraId="12BBDAA9" w14:textId="77777777" w:rsidR="00760508" w:rsidRDefault="00760508" w:rsidP="00760508">
      <w:pPr>
        <w:pStyle w:val="EndnoteText"/>
      </w:pPr>
      <w:r w:rsidRPr="003A1F23">
        <w:endnoteRef/>
      </w:r>
      <w:r>
        <w:t xml:space="preserve"> </w:t>
      </w:r>
      <w:r w:rsidRPr="003A1F23">
        <w:t>Martí, Rafael, Mauricio GC Resende, and Celso C. Ribeiro. "Multi-start methods for combinatorial optimization." European Journal of Operational Research 226.1 (2013): 1-8.</w:t>
      </w:r>
      <w:r w:rsidRPr="003A1F23">
        <w:rPr>
          <w:rtl/>
        </w:rPr>
        <w:t>‏</w:t>
      </w:r>
    </w:p>
  </w:endnote>
  <w:endnote w:id="4">
    <w:p w14:paraId="4BC04143" w14:textId="77777777" w:rsidR="00760508" w:rsidRPr="003A1F23" w:rsidRDefault="00760508" w:rsidP="00760508">
      <w:pPr>
        <w:pStyle w:val="EndnoteText"/>
      </w:pPr>
      <w:r w:rsidRPr="003A1F23">
        <w:endnoteRef/>
      </w:r>
      <w:r>
        <w:t xml:space="preserve"> </w:t>
      </w:r>
      <w:r w:rsidRPr="003A1F23">
        <w:t>White, Jeremy T. "A model-independent iterative ensemble smoother for efficient history-matching and uncertainty quantification in very high dimensions." Environmental Modelling &amp; Software 109 (2018): 191-201.</w:t>
      </w:r>
      <w:r w:rsidRPr="003A1F23">
        <w:rPr>
          <w:rtl/>
        </w:rPr>
        <w:t>‏</w:t>
      </w:r>
    </w:p>
  </w:endnote>
  <w:endnote w:id="5">
    <w:p w14:paraId="29948633" w14:textId="77777777" w:rsidR="00760508" w:rsidRPr="003A1F23" w:rsidRDefault="00760508" w:rsidP="00760508">
      <w:pPr>
        <w:pStyle w:val="EndnoteText"/>
      </w:pPr>
      <w:r w:rsidRPr="003A1F23">
        <w:endnoteRef/>
      </w:r>
      <w:r>
        <w:t xml:space="preserve"> </w:t>
      </w:r>
      <w:r w:rsidRPr="003A1F23">
        <w:t>Gu, Fangqing, Hai-Lin Liu, and Kay Chen Tan. "A hybrid evolutionary multi-objective optimization algorithm with adaptive multi-fitness assignment." Soft Computing 19.11 (2015): 3249-3259.</w:t>
      </w:r>
    </w:p>
  </w:endnote>
  <w:endnote w:id="6">
    <w:p w14:paraId="41ED2AB8" w14:textId="77777777" w:rsidR="00760508" w:rsidRPr="003A1F23" w:rsidRDefault="00760508" w:rsidP="00760508">
      <w:pPr>
        <w:pStyle w:val="EndnoteText"/>
      </w:pPr>
      <w:r w:rsidRPr="003A1F23">
        <w:endnoteRef/>
      </w:r>
      <w:r>
        <w:t xml:space="preserve"> </w:t>
      </w:r>
      <w:r w:rsidRPr="003A1F23">
        <w:t>Hadka, David, and Patrick Reed. "Large-scale parallelization of the Borg multi-objective evolutionary algorithm to enhance the management of complex environmental systems." Environmental Modelling &amp; Software 69 (2015): 353-369.</w:t>
      </w:r>
      <w:r w:rsidRPr="003A1F23">
        <w:rPr>
          <w:rtl/>
        </w:rPr>
        <w:t>‏</w:t>
      </w:r>
    </w:p>
  </w:endnote>
  <w:endnote w:id="7">
    <w:p w14:paraId="428CA6AA" w14:textId="77777777" w:rsidR="00760508" w:rsidRPr="001B49B3" w:rsidRDefault="00760508" w:rsidP="00760508">
      <w:pPr>
        <w:pStyle w:val="EndnoteText"/>
      </w:pPr>
      <w:r w:rsidRPr="001B49B3">
        <w:rPr>
          <w:rStyle w:val="EndnoteReference"/>
        </w:rPr>
        <w:endnoteRef/>
      </w:r>
      <w:r>
        <w:t xml:space="preserve">. </w:t>
      </w:r>
      <w:r>
        <w:rPr>
          <w:rFonts w:ascii="Segoe UI" w:eastAsiaTheme="minorHAnsi" w:hAnsi="Segoe UI" w:cs="Segoe UI"/>
          <w:color w:val="auto"/>
          <w:sz w:val="18"/>
          <w:szCs w:val="18"/>
          <w:lang w:bidi="ar-SA"/>
        </w:rPr>
        <w:t xml:space="preserve">Laumanns, M., L. Thiele, K. Deb, and E. Zitzler (2002), Combining convergence and diversity in evolutionary multiobjective optimization,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10</w:t>
      </w:r>
      <w:r>
        <w:rPr>
          <w:rFonts w:ascii="Segoe UI" w:eastAsiaTheme="minorHAnsi" w:hAnsi="Segoe UI" w:cs="Segoe UI"/>
          <w:color w:val="auto"/>
          <w:sz w:val="18"/>
          <w:szCs w:val="18"/>
          <w:lang w:bidi="ar-SA"/>
        </w:rPr>
        <w:t>(3), 263-282.</w:t>
      </w:r>
    </w:p>
  </w:endnote>
  <w:endnote w:id="8">
    <w:p w14:paraId="28E2AF16" w14:textId="77777777" w:rsidR="00760508" w:rsidRDefault="00760508" w:rsidP="00760508">
      <w:pPr>
        <w:pStyle w:val="EndnoteText"/>
      </w:pPr>
      <w:r w:rsidRPr="00C075EF">
        <w:rPr>
          <w:rStyle w:val="EndnoteReference"/>
        </w:rPr>
        <w:endnoteRef/>
      </w:r>
      <w:r>
        <w:t xml:space="preserve">. </w:t>
      </w:r>
      <w:r>
        <w:rPr>
          <w:rFonts w:ascii="Segoe UI" w:eastAsiaTheme="minorHAnsi" w:hAnsi="Segoe UI" w:cs="Segoe UI"/>
          <w:color w:val="auto"/>
          <w:sz w:val="18"/>
          <w:szCs w:val="18"/>
          <w:lang w:bidi="ar-SA"/>
        </w:rPr>
        <w:t xml:space="preserve">Hadka, D., and P. M. Reed (2013), Borg: An Auto-AdaptiveMany-Objective Evolutionary Computing Framework,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1</w:t>
      </w:r>
      <w:r>
        <w:rPr>
          <w:rFonts w:ascii="Segoe UI" w:eastAsiaTheme="minorHAnsi" w:hAnsi="Segoe UI" w:cs="Segoe UI"/>
          <w:color w:val="auto"/>
          <w:sz w:val="18"/>
          <w:szCs w:val="18"/>
          <w:lang w:bidi="ar-SA"/>
        </w:rPr>
        <w:t>(2), 231-259.</w:t>
      </w:r>
      <w:r>
        <w:t xml:space="preserve"> </w:t>
      </w:r>
    </w:p>
  </w:endnote>
  <w:endnote w:id="9">
    <w:p w14:paraId="1B63A4FA" w14:textId="77777777" w:rsidR="00760508" w:rsidRDefault="00760508" w:rsidP="00760508">
      <w:pPr>
        <w:pStyle w:val="EndnoteText"/>
      </w:pPr>
      <w:r w:rsidRPr="00C075EF">
        <w:rPr>
          <w:rStyle w:val="EndnoteReference"/>
        </w:rPr>
        <w:endnoteRef/>
      </w:r>
      <w:r w:rsidRPr="00C075EF">
        <w:t>.</w:t>
      </w:r>
      <w:r>
        <w:t xml:space="preserve"> </w:t>
      </w:r>
      <w:r>
        <w:rPr>
          <w:rFonts w:ascii="Segoe UI" w:eastAsiaTheme="minorHAnsi" w:hAnsi="Segoe UI" w:cs="Segoe UI"/>
          <w:color w:val="auto"/>
          <w:sz w:val="18"/>
          <w:szCs w:val="18"/>
          <w:lang w:bidi="ar-SA"/>
        </w:rPr>
        <w:t xml:space="preserve">Rudolph, G., and A. Agapie (2000), Convergence properties of some multi-objective evolutionary algorithms, </w:t>
      </w:r>
      <w:r>
        <w:rPr>
          <w:rFonts w:ascii="Segoe UI" w:eastAsiaTheme="minorHAnsi" w:hAnsi="Segoe UI" w:cs="Segoe UI"/>
          <w:i/>
          <w:iCs/>
          <w:color w:val="auto"/>
          <w:sz w:val="18"/>
          <w:szCs w:val="18"/>
          <w:lang w:bidi="ar-SA"/>
        </w:rPr>
        <w:t>Congress on Evolutionary Computation (CEC 2000)</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w:t>
      </w:r>
      <w:r>
        <w:rPr>
          <w:rFonts w:ascii="Segoe UI" w:eastAsiaTheme="minorHAnsi" w:hAnsi="Segoe UI" w:cs="Segoe UI"/>
          <w:color w:val="auto"/>
          <w:sz w:val="18"/>
          <w:szCs w:val="18"/>
          <w:lang w:bidi="ar-SA"/>
        </w:rPr>
        <w:t>, 1010-1016.</w:t>
      </w:r>
      <w:r>
        <w:t xml:space="preserve"> </w:t>
      </w:r>
    </w:p>
  </w:endnote>
  <w:endnote w:id="10">
    <w:p w14:paraId="58BCD752" w14:textId="77777777" w:rsidR="00760508" w:rsidRPr="003A1F23" w:rsidRDefault="00760508" w:rsidP="00760508">
      <w:pPr>
        <w:pStyle w:val="EndnoteText"/>
      </w:pPr>
      <w:r w:rsidRPr="003A1F23">
        <w:endnoteRef/>
      </w:r>
      <w:r>
        <w:t xml:space="preserve">. </w:t>
      </w:r>
      <w:r w:rsidRPr="003A1F23">
        <w:t>Ercan, Mehmet B., and Jonathan L. Goodall. "Design and implementation of a general software library for using NSGA-II with SWAT for multi-objective model calibration." Environmental Modelling &amp; Software 84 (2016): 112-120.</w:t>
      </w:r>
      <w:r w:rsidRPr="003A1F23">
        <w:rPr>
          <w:rtl/>
        </w:rPr>
        <w:t>‏</w:t>
      </w:r>
    </w:p>
  </w:endnote>
  <w:endnote w:id="11">
    <w:p w14:paraId="5F9D5016" w14:textId="77777777" w:rsidR="00760508" w:rsidRPr="003A1F23" w:rsidRDefault="00760508" w:rsidP="00760508">
      <w:pPr>
        <w:pStyle w:val="EndnoteText"/>
      </w:pPr>
      <w:r w:rsidRPr="003A1F23">
        <w:endnoteRef/>
      </w:r>
      <w:r>
        <w:t xml:space="preserve">. </w:t>
      </w:r>
      <w:r w:rsidRPr="003A1F23">
        <w:t>Bi, Weiwei, Graeme C. Dandy, and Holger R. Maier. "Use of domain knowledge to increase the convergence rate of evolutionary algorithms for optimizing the cost and resilience of water distribution systems." Journal of Water Resources Planning and Management 142.9 (2016): 04016027.</w:t>
      </w:r>
      <w:r w:rsidRPr="003A1F23">
        <w:rPr>
          <w:rtl/>
        </w:rPr>
        <w:t>‏</w:t>
      </w:r>
    </w:p>
  </w:endnote>
  <w:endnote w:id="12">
    <w:p w14:paraId="31163A07" w14:textId="77777777" w:rsidR="00760508" w:rsidRPr="003A1F23" w:rsidRDefault="00760508" w:rsidP="00760508">
      <w:pPr>
        <w:pStyle w:val="EndnoteText"/>
      </w:pPr>
      <w:r w:rsidRPr="003A1F23">
        <w:endnoteRef/>
      </w:r>
      <w:r>
        <w:t xml:space="preserve">. </w:t>
      </w:r>
      <w:r w:rsidRPr="003A1F23">
        <w:t>Jain, Ashu, and Sanaga Srinivasulu. "Development of effective and efficient rainfall‐runoff models using integration of deterministic, real‐coded genetic algorithms and artificial neural network techniques." Water Resources Research 40.4 (2004).</w:t>
      </w:r>
      <w:r w:rsidRPr="003A1F23">
        <w:rPr>
          <w:rtl/>
        </w:rPr>
        <w:t>‏</w:t>
      </w:r>
    </w:p>
  </w:endnote>
  <w:endnote w:id="13">
    <w:p w14:paraId="3CBCF6CF" w14:textId="77777777" w:rsidR="00760508" w:rsidRPr="003A1F23" w:rsidRDefault="00760508" w:rsidP="00760508">
      <w:pPr>
        <w:pStyle w:val="EndnoteText"/>
      </w:pPr>
      <w:r w:rsidRPr="003A1F23">
        <w:endnoteRef/>
      </w:r>
      <w:r>
        <w:t xml:space="preserve">. </w:t>
      </w:r>
      <w:r w:rsidRPr="003A1F23">
        <w:t>Andrews, F. T., Barry FW Croke, and Anthony J. Jakeman. "An open software environment for hydrological model assessment and development." Environmental Modelling &amp; Software 26.10 (2011): 1171-1185.</w:t>
      </w:r>
      <w:r w:rsidRPr="003A1F23">
        <w:rPr>
          <w:rtl/>
        </w:rPr>
        <w:t>‏</w:t>
      </w:r>
    </w:p>
  </w:endnote>
  <w:endnote w:id="14">
    <w:p w14:paraId="38553BFD" w14:textId="77777777" w:rsidR="00760508" w:rsidRPr="003A1F23" w:rsidRDefault="00760508" w:rsidP="00760508">
      <w:pPr>
        <w:pStyle w:val="EndnoteText"/>
      </w:pPr>
      <w:r w:rsidRPr="003A1F23">
        <w:endnoteRef/>
      </w:r>
      <w:r>
        <w:t xml:space="preserve">. </w:t>
      </w:r>
      <w:r w:rsidRPr="003A1F23">
        <w:t>Pelletier, Gregory J., Steven C. Chapra, and Hua Tao. "QUAL2Kw–A framework for modeling water quality in streams and rivers using a genetic algorithm for calibration." Environmental Modelling &amp; Software 21.3 (2006): 419-425.</w:t>
      </w:r>
      <w:r w:rsidRPr="003A1F23">
        <w:rPr>
          <w:rtl/>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2B25A" w14:textId="77777777" w:rsidR="0038617B" w:rsidRDefault="0038617B" w:rsidP="00D44124">
      <w:r>
        <w:separator/>
      </w:r>
    </w:p>
  </w:footnote>
  <w:footnote w:type="continuationSeparator" w:id="0">
    <w:p w14:paraId="4A4DCE69" w14:textId="77777777" w:rsidR="0038617B" w:rsidRDefault="0038617B"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5"/>
  </w:num>
  <w:num w:numId="3">
    <w:abstractNumId w:val="4"/>
  </w:num>
  <w:num w:numId="4">
    <w:abstractNumId w:val="14"/>
  </w:num>
  <w:num w:numId="5">
    <w:abstractNumId w:val="1"/>
  </w:num>
  <w:num w:numId="6">
    <w:abstractNumId w:val="10"/>
  </w:num>
  <w:num w:numId="7">
    <w:abstractNumId w:val="17"/>
  </w:num>
  <w:num w:numId="8">
    <w:abstractNumId w:val="3"/>
  </w:num>
  <w:num w:numId="9">
    <w:abstractNumId w:val="20"/>
  </w:num>
  <w:num w:numId="10">
    <w:abstractNumId w:val="21"/>
  </w:num>
  <w:num w:numId="11">
    <w:abstractNumId w:val="7"/>
  </w:num>
  <w:num w:numId="12">
    <w:abstractNumId w:val="26"/>
  </w:num>
  <w:num w:numId="13">
    <w:abstractNumId w:val="11"/>
  </w:num>
  <w:num w:numId="14">
    <w:abstractNumId w:val="23"/>
  </w:num>
  <w:num w:numId="15">
    <w:abstractNumId w:val="9"/>
  </w:num>
  <w:num w:numId="16">
    <w:abstractNumId w:val="16"/>
  </w:num>
  <w:num w:numId="17">
    <w:abstractNumId w:val="8"/>
  </w:num>
  <w:num w:numId="18">
    <w:abstractNumId w:val="24"/>
  </w:num>
  <w:num w:numId="19">
    <w:abstractNumId w:val="2"/>
  </w:num>
  <w:num w:numId="20">
    <w:abstractNumId w:val="18"/>
  </w:num>
  <w:num w:numId="21">
    <w:abstractNumId w:val="13"/>
  </w:num>
  <w:num w:numId="22">
    <w:abstractNumId w:val="25"/>
  </w:num>
  <w:num w:numId="23">
    <w:abstractNumId w:val="22"/>
  </w:num>
  <w:num w:numId="24">
    <w:abstractNumId w:val="5"/>
  </w:num>
  <w:num w:numId="25">
    <w:abstractNumId w:val="19"/>
  </w:num>
  <w:num w:numId="26">
    <w:abstractNumId w:val="27"/>
  </w:num>
  <w:num w:numId="27">
    <w:abstractNumId w:val="12"/>
  </w:num>
  <w:num w:numId="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ak Fishbain">
    <w15:presenceInfo w15:providerId="Windows Live" w15:userId="e7b27994c88674c0"/>
  </w15:person>
  <w15:person w15:author="Idit Balachsan">
    <w15:presenceInfo w15:providerId="AD" w15:userId="S::idit.b@campus.technion.ac.il::28ee07fd-7483-4ef3-8fa0-b91245b3ca6b"/>
  </w15:person>
  <w15:person w15:author="David Fredrick Gold">
    <w15:presenceInfo w15:providerId="None" w15:userId="David Fredrick Gold"/>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E3"/>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3EC4"/>
    <w:rsid w:val="00064CD4"/>
    <w:rsid w:val="000650CB"/>
    <w:rsid w:val="000651C3"/>
    <w:rsid w:val="00065D55"/>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59BD"/>
    <w:rsid w:val="0008619D"/>
    <w:rsid w:val="00086236"/>
    <w:rsid w:val="00087348"/>
    <w:rsid w:val="00087B8C"/>
    <w:rsid w:val="00087BFB"/>
    <w:rsid w:val="00087F27"/>
    <w:rsid w:val="00091773"/>
    <w:rsid w:val="00091A6A"/>
    <w:rsid w:val="00091DF7"/>
    <w:rsid w:val="000920A7"/>
    <w:rsid w:val="000927A9"/>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C78D0"/>
    <w:rsid w:val="000D014D"/>
    <w:rsid w:val="000D061D"/>
    <w:rsid w:val="000D08D5"/>
    <w:rsid w:val="000D2BFD"/>
    <w:rsid w:val="000D2E40"/>
    <w:rsid w:val="000D306C"/>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26"/>
    <w:rsid w:val="000E4CBB"/>
    <w:rsid w:val="000E519C"/>
    <w:rsid w:val="000E5634"/>
    <w:rsid w:val="000E566F"/>
    <w:rsid w:val="000E59B8"/>
    <w:rsid w:val="000E63AE"/>
    <w:rsid w:val="000E6C2B"/>
    <w:rsid w:val="000F0A60"/>
    <w:rsid w:val="000F17B3"/>
    <w:rsid w:val="000F1911"/>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07D43"/>
    <w:rsid w:val="001105D0"/>
    <w:rsid w:val="00110A39"/>
    <w:rsid w:val="001113CF"/>
    <w:rsid w:val="00112121"/>
    <w:rsid w:val="001121D9"/>
    <w:rsid w:val="001121FA"/>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2089"/>
    <w:rsid w:val="00123A13"/>
    <w:rsid w:val="00126D53"/>
    <w:rsid w:val="00126F20"/>
    <w:rsid w:val="001279F1"/>
    <w:rsid w:val="00127B13"/>
    <w:rsid w:val="00130610"/>
    <w:rsid w:val="00130D34"/>
    <w:rsid w:val="00130EC5"/>
    <w:rsid w:val="00131454"/>
    <w:rsid w:val="001323D3"/>
    <w:rsid w:val="00134BBA"/>
    <w:rsid w:val="0013516B"/>
    <w:rsid w:val="0013642B"/>
    <w:rsid w:val="00137535"/>
    <w:rsid w:val="0013765A"/>
    <w:rsid w:val="0014097E"/>
    <w:rsid w:val="00140BD1"/>
    <w:rsid w:val="00141CD6"/>
    <w:rsid w:val="00145464"/>
    <w:rsid w:val="001456F9"/>
    <w:rsid w:val="00145B31"/>
    <w:rsid w:val="00146671"/>
    <w:rsid w:val="001466ED"/>
    <w:rsid w:val="00147056"/>
    <w:rsid w:val="00147F82"/>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06BA"/>
    <w:rsid w:val="001615B6"/>
    <w:rsid w:val="00161A2A"/>
    <w:rsid w:val="00162318"/>
    <w:rsid w:val="001634B0"/>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3442"/>
    <w:rsid w:val="001B410C"/>
    <w:rsid w:val="001B490C"/>
    <w:rsid w:val="001B4C9D"/>
    <w:rsid w:val="001B5027"/>
    <w:rsid w:val="001B5205"/>
    <w:rsid w:val="001B52A5"/>
    <w:rsid w:val="001B5B9A"/>
    <w:rsid w:val="001B6118"/>
    <w:rsid w:val="001B623E"/>
    <w:rsid w:val="001B6362"/>
    <w:rsid w:val="001B7B09"/>
    <w:rsid w:val="001C0251"/>
    <w:rsid w:val="001C09D6"/>
    <w:rsid w:val="001C09EB"/>
    <w:rsid w:val="001C27CE"/>
    <w:rsid w:val="001C2911"/>
    <w:rsid w:val="001C3EF7"/>
    <w:rsid w:val="001C3F9F"/>
    <w:rsid w:val="001C4E0A"/>
    <w:rsid w:val="001C5747"/>
    <w:rsid w:val="001C5786"/>
    <w:rsid w:val="001C5E60"/>
    <w:rsid w:val="001C6915"/>
    <w:rsid w:val="001C7821"/>
    <w:rsid w:val="001C7AB6"/>
    <w:rsid w:val="001C7F08"/>
    <w:rsid w:val="001D00D0"/>
    <w:rsid w:val="001D0CA9"/>
    <w:rsid w:val="001D0F40"/>
    <w:rsid w:val="001D1816"/>
    <w:rsid w:val="001D2100"/>
    <w:rsid w:val="001D2323"/>
    <w:rsid w:val="001D2D3B"/>
    <w:rsid w:val="001D2DB7"/>
    <w:rsid w:val="001D36ED"/>
    <w:rsid w:val="001D4627"/>
    <w:rsid w:val="001D4687"/>
    <w:rsid w:val="001D5A26"/>
    <w:rsid w:val="001D69EF"/>
    <w:rsid w:val="001D7B78"/>
    <w:rsid w:val="001E05D5"/>
    <w:rsid w:val="001E0BF5"/>
    <w:rsid w:val="001E1094"/>
    <w:rsid w:val="001E1355"/>
    <w:rsid w:val="001E13D7"/>
    <w:rsid w:val="001E1D40"/>
    <w:rsid w:val="001E22E8"/>
    <w:rsid w:val="001E2567"/>
    <w:rsid w:val="001E3436"/>
    <w:rsid w:val="001E3738"/>
    <w:rsid w:val="001E3B2E"/>
    <w:rsid w:val="001E3BB5"/>
    <w:rsid w:val="001E4242"/>
    <w:rsid w:val="001E4A72"/>
    <w:rsid w:val="001E5E6C"/>
    <w:rsid w:val="001E5ECD"/>
    <w:rsid w:val="001E61E8"/>
    <w:rsid w:val="001E789D"/>
    <w:rsid w:val="001E79FF"/>
    <w:rsid w:val="001E7E4D"/>
    <w:rsid w:val="001E7E62"/>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4768"/>
    <w:rsid w:val="00215A3E"/>
    <w:rsid w:val="00216316"/>
    <w:rsid w:val="00216644"/>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2802"/>
    <w:rsid w:val="0026351A"/>
    <w:rsid w:val="00263A51"/>
    <w:rsid w:val="00264563"/>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5A9"/>
    <w:rsid w:val="002916A0"/>
    <w:rsid w:val="00291E11"/>
    <w:rsid w:val="00291E94"/>
    <w:rsid w:val="00292BCF"/>
    <w:rsid w:val="0029339F"/>
    <w:rsid w:val="00293A9B"/>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35F7"/>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D1F"/>
    <w:rsid w:val="00307412"/>
    <w:rsid w:val="0030762D"/>
    <w:rsid w:val="003109BA"/>
    <w:rsid w:val="0031103F"/>
    <w:rsid w:val="0031135E"/>
    <w:rsid w:val="00311597"/>
    <w:rsid w:val="003119BC"/>
    <w:rsid w:val="00311C34"/>
    <w:rsid w:val="00311F2A"/>
    <w:rsid w:val="00314D85"/>
    <w:rsid w:val="00315E07"/>
    <w:rsid w:val="00315F87"/>
    <w:rsid w:val="0031684C"/>
    <w:rsid w:val="00316F25"/>
    <w:rsid w:val="00316FB1"/>
    <w:rsid w:val="003175FE"/>
    <w:rsid w:val="003178D9"/>
    <w:rsid w:val="00317F4C"/>
    <w:rsid w:val="0032005D"/>
    <w:rsid w:val="00320B10"/>
    <w:rsid w:val="00320B46"/>
    <w:rsid w:val="00320C8F"/>
    <w:rsid w:val="0032104B"/>
    <w:rsid w:val="0032143C"/>
    <w:rsid w:val="0032195B"/>
    <w:rsid w:val="00321CAD"/>
    <w:rsid w:val="00323176"/>
    <w:rsid w:val="003250F2"/>
    <w:rsid w:val="0032587F"/>
    <w:rsid w:val="00325C86"/>
    <w:rsid w:val="00326D04"/>
    <w:rsid w:val="00327938"/>
    <w:rsid w:val="00327D27"/>
    <w:rsid w:val="003306D4"/>
    <w:rsid w:val="00330C9F"/>
    <w:rsid w:val="00332C7B"/>
    <w:rsid w:val="00332DB9"/>
    <w:rsid w:val="003335EA"/>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57E14"/>
    <w:rsid w:val="0036055F"/>
    <w:rsid w:val="003615F0"/>
    <w:rsid w:val="00361F1D"/>
    <w:rsid w:val="00363D45"/>
    <w:rsid w:val="00364724"/>
    <w:rsid w:val="00364C0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617B"/>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320"/>
    <w:rsid w:val="003A441F"/>
    <w:rsid w:val="003A4996"/>
    <w:rsid w:val="003A4E94"/>
    <w:rsid w:val="003A5299"/>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51"/>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A63"/>
    <w:rsid w:val="003D3F70"/>
    <w:rsid w:val="003D4828"/>
    <w:rsid w:val="003D4DC5"/>
    <w:rsid w:val="003D5119"/>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4209"/>
    <w:rsid w:val="00404CAE"/>
    <w:rsid w:val="00405260"/>
    <w:rsid w:val="00405C37"/>
    <w:rsid w:val="00405D4E"/>
    <w:rsid w:val="0041000D"/>
    <w:rsid w:val="00410287"/>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37E31"/>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359F"/>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0E74"/>
    <w:rsid w:val="00481E4F"/>
    <w:rsid w:val="00482775"/>
    <w:rsid w:val="004841C5"/>
    <w:rsid w:val="00484F62"/>
    <w:rsid w:val="00485B3D"/>
    <w:rsid w:val="004861F6"/>
    <w:rsid w:val="00486268"/>
    <w:rsid w:val="004862DE"/>
    <w:rsid w:val="00490858"/>
    <w:rsid w:val="00490BB3"/>
    <w:rsid w:val="004916A8"/>
    <w:rsid w:val="00491774"/>
    <w:rsid w:val="00492684"/>
    <w:rsid w:val="00492B98"/>
    <w:rsid w:val="00492D41"/>
    <w:rsid w:val="004930EA"/>
    <w:rsid w:val="00493CA4"/>
    <w:rsid w:val="00494EF3"/>
    <w:rsid w:val="00496470"/>
    <w:rsid w:val="00496477"/>
    <w:rsid w:val="004966C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E7D24"/>
    <w:rsid w:val="004F072C"/>
    <w:rsid w:val="004F0890"/>
    <w:rsid w:val="004F0A68"/>
    <w:rsid w:val="004F1CC0"/>
    <w:rsid w:val="004F1E96"/>
    <w:rsid w:val="004F2A45"/>
    <w:rsid w:val="004F32E0"/>
    <w:rsid w:val="004F3909"/>
    <w:rsid w:val="004F3DB4"/>
    <w:rsid w:val="004F44C8"/>
    <w:rsid w:val="004F46AA"/>
    <w:rsid w:val="004F4CC8"/>
    <w:rsid w:val="004F52C0"/>
    <w:rsid w:val="004F6076"/>
    <w:rsid w:val="004F6339"/>
    <w:rsid w:val="004F6C82"/>
    <w:rsid w:val="004F702F"/>
    <w:rsid w:val="004F7361"/>
    <w:rsid w:val="004F7972"/>
    <w:rsid w:val="00500D51"/>
    <w:rsid w:val="00501493"/>
    <w:rsid w:val="005016A9"/>
    <w:rsid w:val="00501C0D"/>
    <w:rsid w:val="0050362C"/>
    <w:rsid w:val="00503E4A"/>
    <w:rsid w:val="005045A0"/>
    <w:rsid w:val="00504E13"/>
    <w:rsid w:val="00504FDB"/>
    <w:rsid w:val="005053C9"/>
    <w:rsid w:val="005058CB"/>
    <w:rsid w:val="00505AB6"/>
    <w:rsid w:val="00505B3C"/>
    <w:rsid w:val="005066BC"/>
    <w:rsid w:val="005067BD"/>
    <w:rsid w:val="00507DD7"/>
    <w:rsid w:val="00510471"/>
    <w:rsid w:val="00510667"/>
    <w:rsid w:val="00510A4A"/>
    <w:rsid w:val="00511231"/>
    <w:rsid w:val="005118A1"/>
    <w:rsid w:val="005119F3"/>
    <w:rsid w:val="00512725"/>
    <w:rsid w:val="00512DEF"/>
    <w:rsid w:val="0051302A"/>
    <w:rsid w:val="0051319F"/>
    <w:rsid w:val="00513EF1"/>
    <w:rsid w:val="0051635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09D6"/>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48D0"/>
    <w:rsid w:val="0057759E"/>
    <w:rsid w:val="0057778E"/>
    <w:rsid w:val="005836EE"/>
    <w:rsid w:val="0058373D"/>
    <w:rsid w:val="0058413D"/>
    <w:rsid w:val="00584A8A"/>
    <w:rsid w:val="00584D86"/>
    <w:rsid w:val="0058520E"/>
    <w:rsid w:val="005856CE"/>
    <w:rsid w:val="00585B2D"/>
    <w:rsid w:val="00586885"/>
    <w:rsid w:val="00586D41"/>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A0B4C"/>
    <w:rsid w:val="005A0F70"/>
    <w:rsid w:val="005A1EBF"/>
    <w:rsid w:val="005A2211"/>
    <w:rsid w:val="005A2425"/>
    <w:rsid w:val="005A2850"/>
    <w:rsid w:val="005A2A6A"/>
    <w:rsid w:val="005A2E42"/>
    <w:rsid w:val="005A52B1"/>
    <w:rsid w:val="005A60FC"/>
    <w:rsid w:val="005A73D0"/>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2301"/>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667E"/>
    <w:rsid w:val="005F7EFF"/>
    <w:rsid w:val="00601659"/>
    <w:rsid w:val="00602F9F"/>
    <w:rsid w:val="00603039"/>
    <w:rsid w:val="0060354E"/>
    <w:rsid w:val="00603941"/>
    <w:rsid w:val="00603C12"/>
    <w:rsid w:val="00603CB9"/>
    <w:rsid w:val="00603DFD"/>
    <w:rsid w:val="0060517B"/>
    <w:rsid w:val="00605693"/>
    <w:rsid w:val="0060616E"/>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2F5B"/>
    <w:rsid w:val="006233BB"/>
    <w:rsid w:val="00623846"/>
    <w:rsid w:val="00623BFD"/>
    <w:rsid w:val="00624096"/>
    <w:rsid w:val="00624431"/>
    <w:rsid w:val="00624704"/>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27E2"/>
    <w:rsid w:val="0063352B"/>
    <w:rsid w:val="00633F35"/>
    <w:rsid w:val="006347D1"/>
    <w:rsid w:val="00635718"/>
    <w:rsid w:val="00635899"/>
    <w:rsid w:val="0063651C"/>
    <w:rsid w:val="0063693D"/>
    <w:rsid w:val="00636A48"/>
    <w:rsid w:val="00636C0A"/>
    <w:rsid w:val="00636F82"/>
    <w:rsid w:val="006375DF"/>
    <w:rsid w:val="00640119"/>
    <w:rsid w:val="00640251"/>
    <w:rsid w:val="00640EAF"/>
    <w:rsid w:val="00641EB2"/>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5B1"/>
    <w:rsid w:val="00670743"/>
    <w:rsid w:val="00670AC0"/>
    <w:rsid w:val="00670C88"/>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503"/>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35F9"/>
    <w:rsid w:val="006A45D1"/>
    <w:rsid w:val="006A46BE"/>
    <w:rsid w:val="006A517C"/>
    <w:rsid w:val="006A5FF9"/>
    <w:rsid w:val="006A60BB"/>
    <w:rsid w:val="006B0248"/>
    <w:rsid w:val="006B062C"/>
    <w:rsid w:val="006B0F1D"/>
    <w:rsid w:val="006B11FF"/>
    <w:rsid w:val="006B2085"/>
    <w:rsid w:val="006B28ED"/>
    <w:rsid w:val="006B2DB5"/>
    <w:rsid w:val="006B2EF7"/>
    <w:rsid w:val="006B35B9"/>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6F5A67"/>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FF9"/>
    <w:rsid w:val="00710133"/>
    <w:rsid w:val="0071018A"/>
    <w:rsid w:val="0071059C"/>
    <w:rsid w:val="00710BC2"/>
    <w:rsid w:val="00710FC0"/>
    <w:rsid w:val="007110C3"/>
    <w:rsid w:val="00712942"/>
    <w:rsid w:val="00713A8B"/>
    <w:rsid w:val="00714185"/>
    <w:rsid w:val="007141A8"/>
    <w:rsid w:val="00714554"/>
    <w:rsid w:val="00714843"/>
    <w:rsid w:val="0071532A"/>
    <w:rsid w:val="007161EE"/>
    <w:rsid w:val="007168E1"/>
    <w:rsid w:val="00717FA9"/>
    <w:rsid w:val="00720038"/>
    <w:rsid w:val="00720068"/>
    <w:rsid w:val="0072012A"/>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3568"/>
    <w:rsid w:val="007441BC"/>
    <w:rsid w:val="007444D2"/>
    <w:rsid w:val="00744C0C"/>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69A2"/>
    <w:rsid w:val="00756D12"/>
    <w:rsid w:val="00756F02"/>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221"/>
    <w:rsid w:val="007712C0"/>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B707E"/>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EB9"/>
    <w:rsid w:val="00844595"/>
    <w:rsid w:val="00844D39"/>
    <w:rsid w:val="008455BA"/>
    <w:rsid w:val="00845615"/>
    <w:rsid w:val="00846693"/>
    <w:rsid w:val="008475DD"/>
    <w:rsid w:val="00847E57"/>
    <w:rsid w:val="00850062"/>
    <w:rsid w:val="0085093F"/>
    <w:rsid w:val="0085098D"/>
    <w:rsid w:val="0085103F"/>
    <w:rsid w:val="00851B14"/>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100"/>
    <w:rsid w:val="0086451E"/>
    <w:rsid w:val="00864987"/>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53AA"/>
    <w:rsid w:val="00875612"/>
    <w:rsid w:val="00875C78"/>
    <w:rsid w:val="00876F59"/>
    <w:rsid w:val="00876FB1"/>
    <w:rsid w:val="00877132"/>
    <w:rsid w:val="008776D8"/>
    <w:rsid w:val="0088035D"/>
    <w:rsid w:val="00880666"/>
    <w:rsid w:val="00880953"/>
    <w:rsid w:val="008819A3"/>
    <w:rsid w:val="008832F5"/>
    <w:rsid w:val="00883C62"/>
    <w:rsid w:val="0088541D"/>
    <w:rsid w:val="00886172"/>
    <w:rsid w:val="00887DCC"/>
    <w:rsid w:val="008901CA"/>
    <w:rsid w:val="0089136D"/>
    <w:rsid w:val="008914F1"/>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BFB"/>
    <w:rsid w:val="008A403F"/>
    <w:rsid w:val="008A42DE"/>
    <w:rsid w:val="008A42FD"/>
    <w:rsid w:val="008A5AB0"/>
    <w:rsid w:val="008A6663"/>
    <w:rsid w:val="008A68A2"/>
    <w:rsid w:val="008A6966"/>
    <w:rsid w:val="008A6EE2"/>
    <w:rsid w:val="008A6F8E"/>
    <w:rsid w:val="008A73AB"/>
    <w:rsid w:val="008B0705"/>
    <w:rsid w:val="008B0D24"/>
    <w:rsid w:val="008B1CAB"/>
    <w:rsid w:val="008B2A7F"/>
    <w:rsid w:val="008B2B23"/>
    <w:rsid w:val="008B2E6E"/>
    <w:rsid w:val="008B31DA"/>
    <w:rsid w:val="008B3306"/>
    <w:rsid w:val="008B3C0C"/>
    <w:rsid w:val="008B514E"/>
    <w:rsid w:val="008B5610"/>
    <w:rsid w:val="008B66C2"/>
    <w:rsid w:val="008B7262"/>
    <w:rsid w:val="008B7443"/>
    <w:rsid w:val="008B76A0"/>
    <w:rsid w:val="008B79E0"/>
    <w:rsid w:val="008C01AE"/>
    <w:rsid w:val="008C0ABA"/>
    <w:rsid w:val="008C295A"/>
    <w:rsid w:val="008C2BAC"/>
    <w:rsid w:val="008C2D5D"/>
    <w:rsid w:val="008C2F4E"/>
    <w:rsid w:val="008C3ABC"/>
    <w:rsid w:val="008C459B"/>
    <w:rsid w:val="008C46A8"/>
    <w:rsid w:val="008C4E2A"/>
    <w:rsid w:val="008C7774"/>
    <w:rsid w:val="008D098B"/>
    <w:rsid w:val="008D0BE5"/>
    <w:rsid w:val="008D2008"/>
    <w:rsid w:val="008D3D5A"/>
    <w:rsid w:val="008D3E8F"/>
    <w:rsid w:val="008D4B16"/>
    <w:rsid w:val="008D6083"/>
    <w:rsid w:val="008D6A45"/>
    <w:rsid w:val="008D7595"/>
    <w:rsid w:val="008D7D4C"/>
    <w:rsid w:val="008D7E5C"/>
    <w:rsid w:val="008E022F"/>
    <w:rsid w:val="008E02BB"/>
    <w:rsid w:val="008E0579"/>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2D2C"/>
    <w:rsid w:val="008F364F"/>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672"/>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2A4D"/>
    <w:rsid w:val="00923ABD"/>
    <w:rsid w:val="00923B8E"/>
    <w:rsid w:val="00925607"/>
    <w:rsid w:val="009305BF"/>
    <w:rsid w:val="0093075C"/>
    <w:rsid w:val="00930A14"/>
    <w:rsid w:val="00930E6B"/>
    <w:rsid w:val="00931874"/>
    <w:rsid w:val="00932459"/>
    <w:rsid w:val="00932709"/>
    <w:rsid w:val="00933263"/>
    <w:rsid w:val="0093363E"/>
    <w:rsid w:val="00935845"/>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6BF9"/>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0D72"/>
    <w:rsid w:val="009C189F"/>
    <w:rsid w:val="009C1A36"/>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2A30"/>
    <w:rsid w:val="009D321E"/>
    <w:rsid w:val="009D3314"/>
    <w:rsid w:val="009D3710"/>
    <w:rsid w:val="009D3E49"/>
    <w:rsid w:val="009D4047"/>
    <w:rsid w:val="009D4631"/>
    <w:rsid w:val="009D4BA2"/>
    <w:rsid w:val="009D56FC"/>
    <w:rsid w:val="009D5977"/>
    <w:rsid w:val="009D5E03"/>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5EC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E54"/>
    <w:rsid w:val="00A44679"/>
    <w:rsid w:val="00A44A46"/>
    <w:rsid w:val="00A4714A"/>
    <w:rsid w:val="00A47DF5"/>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2CD5"/>
    <w:rsid w:val="00A633B2"/>
    <w:rsid w:val="00A634F0"/>
    <w:rsid w:val="00A642DC"/>
    <w:rsid w:val="00A6476B"/>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202"/>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B6DF7"/>
    <w:rsid w:val="00AC14BA"/>
    <w:rsid w:val="00AC18CE"/>
    <w:rsid w:val="00AC225C"/>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16C2"/>
    <w:rsid w:val="00AD2206"/>
    <w:rsid w:val="00AD273C"/>
    <w:rsid w:val="00AD30F1"/>
    <w:rsid w:val="00AD399F"/>
    <w:rsid w:val="00AD3B01"/>
    <w:rsid w:val="00AD3C10"/>
    <w:rsid w:val="00AD4004"/>
    <w:rsid w:val="00AD41E8"/>
    <w:rsid w:val="00AD53A8"/>
    <w:rsid w:val="00AD53D1"/>
    <w:rsid w:val="00AD5E71"/>
    <w:rsid w:val="00AD5F43"/>
    <w:rsid w:val="00AD695F"/>
    <w:rsid w:val="00AD7F66"/>
    <w:rsid w:val="00AE0031"/>
    <w:rsid w:val="00AE067A"/>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B92"/>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16D"/>
    <w:rsid w:val="00B305D9"/>
    <w:rsid w:val="00B33A20"/>
    <w:rsid w:val="00B33CBB"/>
    <w:rsid w:val="00B342BB"/>
    <w:rsid w:val="00B345BE"/>
    <w:rsid w:val="00B35578"/>
    <w:rsid w:val="00B35D2E"/>
    <w:rsid w:val="00B35D5A"/>
    <w:rsid w:val="00B36297"/>
    <w:rsid w:val="00B37986"/>
    <w:rsid w:val="00B4103F"/>
    <w:rsid w:val="00B423AE"/>
    <w:rsid w:val="00B42CF6"/>
    <w:rsid w:val="00B42DEE"/>
    <w:rsid w:val="00B43548"/>
    <w:rsid w:val="00B43F70"/>
    <w:rsid w:val="00B44305"/>
    <w:rsid w:val="00B44A37"/>
    <w:rsid w:val="00B44CE9"/>
    <w:rsid w:val="00B45611"/>
    <w:rsid w:val="00B46A0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594"/>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32B"/>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0F"/>
    <w:rsid w:val="00BB6151"/>
    <w:rsid w:val="00BB61E0"/>
    <w:rsid w:val="00BB6511"/>
    <w:rsid w:val="00BB6817"/>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09A"/>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2880"/>
    <w:rsid w:val="00C13A37"/>
    <w:rsid w:val="00C13BDB"/>
    <w:rsid w:val="00C142C5"/>
    <w:rsid w:val="00C14C8C"/>
    <w:rsid w:val="00C1686B"/>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4711D"/>
    <w:rsid w:val="00C506BA"/>
    <w:rsid w:val="00C516F4"/>
    <w:rsid w:val="00C51A30"/>
    <w:rsid w:val="00C51CFC"/>
    <w:rsid w:val="00C52343"/>
    <w:rsid w:val="00C52428"/>
    <w:rsid w:val="00C526EC"/>
    <w:rsid w:val="00C52C7E"/>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3AB7"/>
    <w:rsid w:val="00C74751"/>
    <w:rsid w:val="00C74B0E"/>
    <w:rsid w:val="00C74D30"/>
    <w:rsid w:val="00C75356"/>
    <w:rsid w:val="00C75C99"/>
    <w:rsid w:val="00C75E4A"/>
    <w:rsid w:val="00C77A1C"/>
    <w:rsid w:val="00C77E5A"/>
    <w:rsid w:val="00C80139"/>
    <w:rsid w:val="00C8129F"/>
    <w:rsid w:val="00C81D23"/>
    <w:rsid w:val="00C81E17"/>
    <w:rsid w:val="00C8242C"/>
    <w:rsid w:val="00C82760"/>
    <w:rsid w:val="00C828EA"/>
    <w:rsid w:val="00C82DE8"/>
    <w:rsid w:val="00C84087"/>
    <w:rsid w:val="00C8418E"/>
    <w:rsid w:val="00C85B53"/>
    <w:rsid w:val="00C85E0A"/>
    <w:rsid w:val="00C86711"/>
    <w:rsid w:val="00C8720C"/>
    <w:rsid w:val="00C90221"/>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1E64"/>
    <w:rsid w:val="00CA2BD3"/>
    <w:rsid w:val="00CA3168"/>
    <w:rsid w:val="00CA39E2"/>
    <w:rsid w:val="00CA3FA9"/>
    <w:rsid w:val="00CA4106"/>
    <w:rsid w:val="00CA5CE7"/>
    <w:rsid w:val="00CA600E"/>
    <w:rsid w:val="00CA6185"/>
    <w:rsid w:val="00CA78C5"/>
    <w:rsid w:val="00CA7BF6"/>
    <w:rsid w:val="00CA7C68"/>
    <w:rsid w:val="00CB073C"/>
    <w:rsid w:val="00CB1646"/>
    <w:rsid w:val="00CB1BEF"/>
    <w:rsid w:val="00CB3134"/>
    <w:rsid w:val="00CB35B0"/>
    <w:rsid w:val="00CB39AE"/>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497B"/>
    <w:rsid w:val="00CC55E8"/>
    <w:rsid w:val="00CC59C0"/>
    <w:rsid w:val="00CC6352"/>
    <w:rsid w:val="00CC65A3"/>
    <w:rsid w:val="00CC6E0E"/>
    <w:rsid w:val="00CC759D"/>
    <w:rsid w:val="00CD0020"/>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F0E9B"/>
    <w:rsid w:val="00CF297A"/>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8DB"/>
    <w:rsid w:val="00D26D6A"/>
    <w:rsid w:val="00D27DE1"/>
    <w:rsid w:val="00D3040B"/>
    <w:rsid w:val="00D31541"/>
    <w:rsid w:val="00D317C9"/>
    <w:rsid w:val="00D3239C"/>
    <w:rsid w:val="00D32655"/>
    <w:rsid w:val="00D32818"/>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72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06B5"/>
    <w:rsid w:val="00D8128F"/>
    <w:rsid w:val="00D832E7"/>
    <w:rsid w:val="00D83578"/>
    <w:rsid w:val="00D83B10"/>
    <w:rsid w:val="00D846E3"/>
    <w:rsid w:val="00D8508E"/>
    <w:rsid w:val="00D8526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6013"/>
    <w:rsid w:val="00D96866"/>
    <w:rsid w:val="00D96E81"/>
    <w:rsid w:val="00D9728C"/>
    <w:rsid w:val="00D97E5D"/>
    <w:rsid w:val="00DA09E4"/>
    <w:rsid w:val="00DA11EC"/>
    <w:rsid w:val="00DA1857"/>
    <w:rsid w:val="00DA23E4"/>
    <w:rsid w:val="00DA2A2E"/>
    <w:rsid w:val="00DA2EE3"/>
    <w:rsid w:val="00DA3151"/>
    <w:rsid w:val="00DA3854"/>
    <w:rsid w:val="00DA4188"/>
    <w:rsid w:val="00DA4DB3"/>
    <w:rsid w:val="00DA4FB6"/>
    <w:rsid w:val="00DA5096"/>
    <w:rsid w:val="00DA5E97"/>
    <w:rsid w:val="00DA6DA2"/>
    <w:rsid w:val="00DB014E"/>
    <w:rsid w:val="00DB0361"/>
    <w:rsid w:val="00DB03CA"/>
    <w:rsid w:val="00DB0F6D"/>
    <w:rsid w:val="00DB28BC"/>
    <w:rsid w:val="00DB3490"/>
    <w:rsid w:val="00DB3A03"/>
    <w:rsid w:val="00DB3AA4"/>
    <w:rsid w:val="00DB41B4"/>
    <w:rsid w:val="00DB4232"/>
    <w:rsid w:val="00DB49BE"/>
    <w:rsid w:val="00DB4BBA"/>
    <w:rsid w:val="00DB6013"/>
    <w:rsid w:val="00DB605B"/>
    <w:rsid w:val="00DB6351"/>
    <w:rsid w:val="00DB6D64"/>
    <w:rsid w:val="00DB7880"/>
    <w:rsid w:val="00DB7D63"/>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D70DB"/>
    <w:rsid w:val="00DE009B"/>
    <w:rsid w:val="00DE0434"/>
    <w:rsid w:val="00DE070B"/>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81A"/>
    <w:rsid w:val="00DF1A97"/>
    <w:rsid w:val="00DF3B82"/>
    <w:rsid w:val="00DF3BD2"/>
    <w:rsid w:val="00DF4491"/>
    <w:rsid w:val="00DF4518"/>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07350"/>
    <w:rsid w:val="00E104A5"/>
    <w:rsid w:val="00E105F2"/>
    <w:rsid w:val="00E106CB"/>
    <w:rsid w:val="00E115CD"/>
    <w:rsid w:val="00E12CED"/>
    <w:rsid w:val="00E13328"/>
    <w:rsid w:val="00E13444"/>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7DA"/>
    <w:rsid w:val="00E67355"/>
    <w:rsid w:val="00E70266"/>
    <w:rsid w:val="00E72F70"/>
    <w:rsid w:val="00E74155"/>
    <w:rsid w:val="00E74E2B"/>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7107"/>
    <w:rsid w:val="00E974C5"/>
    <w:rsid w:val="00EA095D"/>
    <w:rsid w:val="00EA10B9"/>
    <w:rsid w:val="00EA18E0"/>
    <w:rsid w:val="00EA1FAE"/>
    <w:rsid w:val="00EA2171"/>
    <w:rsid w:val="00EA226C"/>
    <w:rsid w:val="00EA25AF"/>
    <w:rsid w:val="00EA271A"/>
    <w:rsid w:val="00EA4180"/>
    <w:rsid w:val="00EA4E87"/>
    <w:rsid w:val="00EA55E1"/>
    <w:rsid w:val="00EA575D"/>
    <w:rsid w:val="00EA5BC7"/>
    <w:rsid w:val="00EA6439"/>
    <w:rsid w:val="00EA7D43"/>
    <w:rsid w:val="00EB0050"/>
    <w:rsid w:val="00EB09B3"/>
    <w:rsid w:val="00EB101A"/>
    <w:rsid w:val="00EB1136"/>
    <w:rsid w:val="00EB1D20"/>
    <w:rsid w:val="00EB3612"/>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464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6BFE"/>
    <w:rsid w:val="00EE72FC"/>
    <w:rsid w:val="00EE78D7"/>
    <w:rsid w:val="00EF0210"/>
    <w:rsid w:val="00EF184A"/>
    <w:rsid w:val="00EF3C4B"/>
    <w:rsid w:val="00EF3E7C"/>
    <w:rsid w:val="00EF3F08"/>
    <w:rsid w:val="00EF3FED"/>
    <w:rsid w:val="00EF402D"/>
    <w:rsid w:val="00EF5D6A"/>
    <w:rsid w:val="00EF66A4"/>
    <w:rsid w:val="00EF6AB2"/>
    <w:rsid w:val="00EF6BF6"/>
    <w:rsid w:val="00EF7632"/>
    <w:rsid w:val="00EF7638"/>
    <w:rsid w:val="00F00750"/>
    <w:rsid w:val="00F018D8"/>
    <w:rsid w:val="00F01928"/>
    <w:rsid w:val="00F0241A"/>
    <w:rsid w:val="00F0519B"/>
    <w:rsid w:val="00F056C8"/>
    <w:rsid w:val="00F05D0E"/>
    <w:rsid w:val="00F0647A"/>
    <w:rsid w:val="00F0687B"/>
    <w:rsid w:val="00F06DF2"/>
    <w:rsid w:val="00F06F1B"/>
    <w:rsid w:val="00F06F1C"/>
    <w:rsid w:val="00F111B3"/>
    <w:rsid w:val="00F1298D"/>
    <w:rsid w:val="00F1394A"/>
    <w:rsid w:val="00F13CB4"/>
    <w:rsid w:val="00F13F73"/>
    <w:rsid w:val="00F14364"/>
    <w:rsid w:val="00F14B18"/>
    <w:rsid w:val="00F14F1F"/>
    <w:rsid w:val="00F151D3"/>
    <w:rsid w:val="00F16981"/>
    <w:rsid w:val="00F209AD"/>
    <w:rsid w:val="00F21427"/>
    <w:rsid w:val="00F229D5"/>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6B5"/>
    <w:rsid w:val="00F53B87"/>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086"/>
    <w:rsid w:val="00FA06A0"/>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4"/>
    <w:rsid w:val="00FB461D"/>
    <w:rsid w:val="00FB4A92"/>
    <w:rsid w:val="00FB57E6"/>
    <w:rsid w:val="00FB5B9E"/>
    <w:rsid w:val="00FB7265"/>
    <w:rsid w:val="00FB7CFE"/>
    <w:rsid w:val="00FC089F"/>
    <w:rsid w:val="00FC0F6C"/>
    <w:rsid w:val="00FC1756"/>
    <w:rsid w:val="00FC1FA7"/>
    <w:rsid w:val="00FC31F8"/>
    <w:rsid w:val="00FC36A0"/>
    <w:rsid w:val="00FC3DF1"/>
    <w:rsid w:val="00FC4580"/>
    <w:rsid w:val="00FC5BF2"/>
    <w:rsid w:val="00FC6EAD"/>
    <w:rsid w:val="00FC6FF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CA1E64"/>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937E3F"/>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CA1E64"/>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C1429-3D88-3F47-9B87-18F673B5B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5</Pages>
  <Words>25490</Words>
  <Characters>145293</Characters>
  <Application>Microsoft Office Word</Application>
  <DocSecurity>0</DocSecurity>
  <Lines>1210</Lines>
  <Paragraphs>34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8</cp:revision>
  <cp:lastPrinted>2019-06-02T08:00:00Z</cp:lastPrinted>
  <dcterms:created xsi:type="dcterms:W3CDTF">2019-06-16T08:37:00Z</dcterms:created>
  <dcterms:modified xsi:type="dcterms:W3CDTF">2019-06-1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